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39A68A49"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w:t>
      </w:r>
      <w:r w:rsidR="00A73804">
        <w:rPr>
          <w:rFonts w:ascii="Times New Roman" w:hAnsi="Times New Roman" w:cs="Times New Roman"/>
          <w:sz w:val="24"/>
          <w:highlight w:val="yellow"/>
        </w:rPr>
        <w:t xml:space="preserve">schedule-based </w:t>
      </w:r>
      <w:r w:rsidR="009A6BE1" w:rsidRPr="00896BF3">
        <w:rPr>
          <w:rFonts w:ascii="Times New Roman" w:hAnsi="Times New Roman" w:cs="Times New Roman"/>
          <w:sz w:val="24"/>
          <w:highlight w:val="yellow"/>
        </w:rPr>
        <w:t xml:space="preserve">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w:t>
      </w:r>
      <w:r w:rsidR="00074EC4">
        <w:rPr>
          <w:rFonts w:ascii="Times New Roman" w:hAnsi="Times New Roman" w:cs="Times New Roman"/>
          <w:sz w:val="24"/>
        </w:rPr>
        <w:lastRenderedPageBreak/>
        <w:t xml:space="preserve">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71368439"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a)","plainTextFormattedCitation":"(Park, Mount, Liu, Xiao, &amp; Miller, 2020a)","previouslyFormattedCitation":"(Park, Mount, Liu, Xiao, &amp; Miller, 2020a)"},"properties":{"noteIndex":0},"schema":"https://github.com/citation-style-language/schema/raw/master/csl-citation.json"}</w:instrText>
      </w:r>
      <w:r w:rsidR="00684FAB">
        <w:rPr>
          <w:rFonts w:ascii="Times New Roman" w:hAnsi="Times New Roman" w:cs="Times New Roman"/>
          <w:sz w:val="24"/>
        </w:rPr>
        <w:fldChar w:fldCharType="separate"/>
      </w:r>
      <w:r w:rsidR="00591F88" w:rsidRPr="00591F88">
        <w:rPr>
          <w:rFonts w:ascii="Times New Roman" w:hAnsi="Times New Roman" w:cs="Times New Roman"/>
          <w:noProof/>
          <w:sz w:val="24"/>
        </w:rPr>
        <w:t>(Park, Mount, Liu, Xiao, &amp; Miller, 2020a)</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w:t>
      </w:r>
      <w:r w:rsidR="003C3999">
        <w:rPr>
          <w:rFonts w:ascii="Times New Roman" w:hAnsi="Times New Roman" w:cs="Times New Roman"/>
          <w:sz w:val="24"/>
        </w:rPr>
        <w:lastRenderedPageBreak/>
        <w:t xml:space="preserve">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proofErr w:type="gramStart"/>
      <w:r w:rsidR="00665B45">
        <w:rPr>
          <w:rFonts w:ascii="Times New Roman" w:hAnsi="Times New Roman" w:cs="Times New Roman"/>
          <w:sz w:val="24"/>
        </w:rPr>
        <w:t>retrospective</w:t>
      </w:r>
      <w:proofErr w:type="gramEnd"/>
      <w:r w:rsidR="00665B45">
        <w:rPr>
          <w:rFonts w:ascii="Times New Roman" w:hAnsi="Times New Roman" w:cs="Times New Roman"/>
          <w:sz w:val="24"/>
        </w:rPr>
        <w:t xml:space="preser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 xml:space="preserve">We discuss: </w:t>
      </w:r>
      <w:proofErr w:type="spellStart"/>
      <w:r w:rsidR="00052511">
        <w:rPr>
          <w:rFonts w:ascii="Times New Roman" w:hAnsi="Times New Roman" w:cs="Times New Roman"/>
          <w:sz w:val="24"/>
        </w:rPr>
        <w:t>i</w:t>
      </w:r>
      <w:proofErr w:type="spellEnd"/>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61B60511"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w:t>
      </w:r>
      <w:proofErr w:type="gramStart"/>
      <w:r w:rsidR="00AC3C60">
        <w:rPr>
          <w:rFonts w:ascii="Times New Roman" w:hAnsi="Times New Roman" w:cs="Times New Roman"/>
          <w:sz w:val="24"/>
        </w:rPr>
        <w:t>speed</w:t>
      </w:r>
      <w:proofErr w:type="gramEnd"/>
      <w:r w:rsidR="00AC3C60">
        <w:rPr>
          <w:rFonts w:ascii="Times New Roman" w:hAnsi="Times New Roman" w:cs="Times New Roman"/>
          <w:sz w:val="24"/>
        </w:rPr>
        <w:t xml:space="preserve">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2F1564">
        <w:rPr>
          <w:rFonts w:ascii="Times New Roman" w:hAnsi="Times New Roman" w:cs="Times New Roman" w:hint="eastAsia"/>
          <w:sz w:val="24"/>
        </w:rPr>
        <w:instrText>ADDIN CSL_CITATION {"citationItems":[{"id":"ITEM-1","itemData":{"ISSN":"0033-0124","author":[{"dropping-particle":"","family":"Kwan","given":"Mei</w:instrText>
      </w:r>
      <w:r w:rsidR="002F1564">
        <w:rPr>
          <w:rFonts w:ascii="Times New Roman" w:hAnsi="Times New Roman" w:cs="Times New Roman" w:hint="eastAsia"/>
          <w:sz w:val="24"/>
        </w:rPr>
        <w:instrText>‐</w:instrText>
      </w:r>
      <w:r w:rsidR="002F1564">
        <w:rPr>
          <w:rFonts w:ascii="Times New Roman" w:hAnsi="Times New Roman" w:cs="Times New Roman" w:hint="eastAsia"/>
          <w:sz w:val="24"/>
        </w:rPr>
        <w:instrText>Po","non-dropping-particle":"","parse-names":false,"suffix":""}],"container-title":"The Professional Geograph</w:instrText>
      </w:r>
      <w:r w:rsidR="002F156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2DE0B732"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2F156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lastRenderedPageBreak/>
        <w:t xml:space="preserve">As mentioned in the introduction of this paper, O’Sullivan </w:t>
      </w:r>
      <w:proofErr w:type="gramStart"/>
      <w:r w:rsidRPr="002856DE">
        <w:rPr>
          <w:rFonts w:ascii="Times New Roman" w:hAnsi="Times New Roman" w:cs="Times New Roman"/>
          <w:sz w:val="24"/>
        </w:rPr>
        <w:t>Morrison</w:t>
      </w:r>
      <w:proofErr w:type="gramEnd"/>
      <w:r w:rsidRPr="002856DE">
        <w:rPr>
          <w:rFonts w:ascii="Times New Roman" w:hAnsi="Times New Roman" w:cs="Times New Roman"/>
          <w:sz w:val="24"/>
        </w:rPr>
        <w:t xml:space="preserve"> and Shearer (2000) pioneered the application of STPs in the analysis of public transit accessibility.  However, their analysis 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proofErr w:type="spellStart"/>
      <w:r w:rsidR="00DF6891">
        <w:rPr>
          <w:rFonts w:ascii="Times New Roman" w:hAnsi="Times New Roman" w:cs="Times New Roman"/>
          <w:sz w:val="24"/>
        </w:rPr>
        <w:t>i</w:t>
      </w:r>
      <w:proofErr w:type="spellEnd"/>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lastRenderedPageBreak/>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proofErr w:type="gramStart"/>
      <w:r w:rsidR="00F650E4">
        <w:rPr>
          <w:rFonts w:ascii="Times New Roman" w:hAnsi="Times New Roman" w:cs="Times New Roman"/>
          <w:sz w:val="24"/>
        </w:rPr>
        <w:t>Similar to</w:t>
      </w:r>
      <w:proofErr w:type="gramEnd"/>
      <w:r w:rsidR="00F650E4">
        <w:rPr>
          <w:rFonts w:ascii="Times New Roman" w:hAnsi="Times New Roman" w:cs="Times New Roman"/>
          <w:sz w:val="24"/>
        </w:rPr>
        <w:t xml:space="preserve">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2283C1F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w:t>
      </w:r>
      <w:r w:rsidR="005E5CC9">
        <w:rPr>
          <w:rFonts w:ascii="Times New Roman" w:hAnsi="Times New Roman" w:cs="Times New Roman"/>
          <w:sz w:val="24"/>
        </w:rPr>
        <w:lastRenderedPageBreak/>
        <w:t xml:space="preserve">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w:t>
      </w:r>
      <w:proofErr w:type="gramStart"/>
      <w:r w:rsidR="002A470C">
        <w:rPr>
          <w:rFonts w:ascii="Times New Roman" w:hAnsi="Times New Roman" w:cs="Times New Roman"/>
          <w:sz w:val="24"/>
        </w:rPr>
        <w:t>similar to</w:t>
      </w:r>
      <w:proofErr w:type="gramEnd"/>
      <w:r w:rsidR="002A470C">
        <w:rPr>
          <w:rFonts w:ascii="Times New Roman" w:hAnsi="Times New Roman" w:cs="Times New Roman"/>
          <w:sz w:val="24"/>
        </w:rPr>
        <w:t xml:space="preserve">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AD78258"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w:t>
      </w:r>
      <w:proofErr w:type="spellStart"/>
      <w:r w:rsidR="00961507">
        <w:rPr>
          <w:rFonts w:ascii="Times New Roman" w:hAnsi="Times New Roman" w:cs="Times New Roman"/>
          <w:sz w:val="24"/>
        </w:rPr>
        <w:t>udget</w:t>
      </w:r>
      <w:proofErr w:type="spellEnd"/>
      <w:r w:rsidR="00961507">
        <w:rPr>
          <w:rFonts w:ascii="Times New Roman" w:hAnsi="Times New Roman" w:cs="Times New Roman"/>
          <w:sz w:val="24"/>
        </w:rPr>
        <w:t xml:space="preserve">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656CBD"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3D9B0DEE"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656CBD"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656CBD"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lastRenderedPageBreak/>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280C98A4">
            <wp:extent cx="5931673" cy="5931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2572" cy="5932572"/>
                    </a:xfrm>
                    <a:prstGeom prst="rect">
                      <a:avLst/>
                    </a:prstGeom>
                    <a:noFill/>
                    <a:ln>
                      <a:noFill/>
                    </a:ln>
                  </pic:spPr>
                </pic:pic>
              </a:graphicData>
            </a:graphic>
          </wp:inline>
        </w:drawing>
      </w:r>
    </w:p>
    <w:p w14:paraId="765A78F5" w14:textId="3D2E6865" w:rsidR="00060E57" w:rsidRDefault="00060E57" w:rsidP="00060E57">
      <w:pPr>
        <w:jc w:val="both"/>
        <w:rPr>
          <w:rFonts w:ascii="Times New Roman" w:hAnsi="Times New Roman" w:cs="Times New Roman"/>
          <w:sz w:val="24"/>
        </w:rPr>
      </w:pPr>
      <w:bookmarkStart w:id="14"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053F29">
        <w:rPr>
          <w:rFonts w:ascii="Times New Roman" w:hAnsi="Times New Roman" w:cs="Times New Roman"/>
          <w:noProof/>
          <w:sz w:val="24"/>
        </w:rPr>
        <w:t>1</w:t>
      </w:r>
      <w:r w:rsidRPr="00060E57">
        <w:rPr>
          <w:rFonts w:ascii="Times New Roman" w:hAnsi="Times New Roman" w:cs="Times New Roman"/>
          <w:sz w:val="24"/>
        </w:rPr>
        <w:fldChar w:fldCharType="end"/>
      </w:r>
      <w:bookmarkEnd w:id="14"/>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 alternative leg 2</w:t>
      </w:r>
      <w:r w:rsidR="00410B88">
        <w:rPr>
          <w:rFonts w:ascii="Times New Roman" w:hAnsi="Times New Roman" w:cs="Times New Roman"/>
          <w:sz w:val="24"/>
        </w:rPr>
        <w:t xml:space="preserve"> makes the transfer between the leg 1 and alternative leg 2 feasible, which is not 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1FB9D2EF" w14:textId="794A77A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w:t>
      </w:r>
      <w:proofErr w:type="gramStart"/>
      <w:r w:rsidR="00DF6654">
        <w:rPr>
          <w:rFonts w:ascii="Times New Roman" w:hAnsi="Times New Roman" w:cs="Times New Roman"/>
          <w:sz w:val="24"/>
        </w:rPr>
        <w:t>plan in advance</w:t>
      </w:r>
      <w:proofErr w:type="gramEnd"/>
      <w:r w:rsidR="00DF6654">
        <w:rPr>
          <w:rFonts w:ascii="Times New Roman" w:hAnsi="Times New Roman" w:cs="Times New Roman"/>
          <w:sz w:val="24"/>
        </w:rPr>
        <w:t xml:space="preserve"> and be able to always </w:t>
      </w:r>
      <w:r w:rsidR="000E7F6F">
        <w:rPr>
          <w:rFonts w:ascii="Times New Roman" w:hAnsi="Times New Roman" w:cs="Times New Roman"/>
          <w:sz w:val="24"/>
        </w:rPr>
        <w:t xml:space="preserve">achieve </w:t>
      </w:r>
      <w:r w:rsidR="000E7F6F">
        <w:rPr>
          <w:rFonts w:ascii="Times New Roman" w:hAnsi="Times New Roman" w:cs="Times New Roman"/>
          <w:sz w:val="24"/>
        </w:rPr>
        <w:lastRenderedPageBreak/>
        <w:t xml:space="preserve">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5"/>
      <w:commentRangeStart w:id="1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5"/>
      <w:r w:rsidR="00D92DB6">
        <w:rPr>
          <w:rStyle w:val="CommentReference"/>
        </w:rPr>
        <w:commentReference w:id="15"/>
      </w:r>
      <w:commentRangeEnd w:id="16"/>
      <w:r w:rsidR="0091395C">
        <w:rPr>
          <w:rStyle w:val="CommentReference"/>
        </w:rPr>
        <w:commentReference w:id="1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a)","plainTextFormattedCitation":"(Liu &amp; Miller, 2020b; Park et al., 2020a)","previouslyFormattedCitation":"(Liu &amp; Miller, 2020b; Park et al., 2020a)"},"properties":{"noteIndex":0},"schema":"https://github.com/citation-style-language/schema/raw/master/csl-citation.json"}</w:instrText>
      </w:r>
      <w:r w:rsidR="00C6239D">
        <w:rPr>
          <w:rFonts w:ascii="Times New Roman" w:hAnsi="Times New Roman" w:cs="Times New Roman"/>
          <w:sz w:val="24"/>
        </w:rPr>
        <w:fldChar w:fldCharType="separate"/>
      </w:r>
      <w:r w:rsidR="00591F88" w:rsidRPr="00591F88">
        <w:rPr>
          <w:rFonts w:ascii="Times New Roman" w:hAnsi="Times New Roman" w:cs="Times New Roman"/>
          <w:noProof/>
          <w:sz w:val="24"/>
        </w:rPr>
        <w:t>(Liu &amp; Miller, 2020b; Park et al., 2020a)</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25C4A11B" w14:textId="40FD6368" w:rsidR="00050B43" w:rsidRDefault="00832F68" w:rsidP="00E53EA1">
      <w:pPr>
        <w:jc w:val="both"/>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3B4FC533" w:rsidR="00050B43" w:rsidRDefault="00271140" w:rsidP="00050B43">
      <w:pPr>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591F88">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Realistic real-time accessibility </w:t>
      </w:r>
      <w:r w:rsidR="00267C41">
        <w:rPr>
          <w:rFonts w:ascii="Times New Roman" w:hAnsi="Times New Roman" w:cs="Times New Roman"/>
          <w:sz w:val="24"/>
        </w:rPr>
        <w:t>is</w:t>
      </w:r>
      <w:r w:rsidR="0059060C">
        <w:rPr>
          <w:rFonts w:ascii="Times New Roman" w:hAnsi="Times New Roman" w:cs="Times New Roman"/>
          <w:sz w:val="24"/>
        </w:rPr>
        <w:t xml:space="preserve"> a more conservative and practical measure compared </w:t>
      </w:r>
      <w:r w:rsidR="000C503A">
        <w:rPr>
          <w:rFonts w:ascii="Times New Roman" w:hAnsi="Times New Roman" w:cs="Times New Roman"/>
          <w:sz w:val="24"/>
        </w:rPr>
        <w:t>to</w:t>
      </w:r>
      <w:r w:rsidR="0059060C">
        <w:rPr>
          <w:rFonts w:ascii="Times New Roman" w:hAnsi="Times New Roman" w:cs="Times New Roman"/>
          <w:sz w:val="24"/>
        </w:rPr>
        <w:t xml:space="preserve"> its scheduled and retrospective real-time counterparts</w:t>
      </w:r>
      <w:r w:rsidR="00267C41">
        <w:rPr>
          <w:rFonts w:ascii="Times New Roman" w:hAnsi="Times New Roman" w:cs="Times New Roman"/>
          <w:sz w:val="24"/>
        </w:rPr>
        <w:t>.</w:t>
      </w:r>
      <w:r w:rsidR="009B6C7B">
        <w:rPr>
          <w:rFonts w:ascii="Times New Roman" w:hAnsi="Times New Roman" w:cs="Times New Roman"/>
          <w:sz w:val="24"/>
        </w:rPr>
        <w:t xml:space="preserve"> </w:t>
      </w:r>
    </w:p>
    <w:p w14:paraId="50769188" w14:textId="6F1C168B" w:rsidR="00CC34E8" w:rsidRDefault="00271140" w:rsidP="00CC34E8">
      <w:pPr>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scheduled STP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commentRangeStart w:id="17"/>
      <w:commentRangeStart w:id="18"/>
      <w:commentRangeEnd w:id="17"/>
      <w:r w:rsidR="00CC34E8">
        <w:rPr>
          <w:rStyle w:val="CommentReference"/>
        </w:rPr>
        <w:commentReference w:id="17"/>
      </w:r>
      <w:commentRangeEnd w:id="18"/>
      <w:r w:rsidR="005A4AAB">
        <w:rPr>
          <w:rStyle w:val="CommentReference"/>
        </w:rPr>
        <w:commentReference w:id="18"/>
      </w:r>
    </w:p>
    <w:p w14:paraId="065AF278" w14:textId="77E27A6E" w:rsidR="00104B9E" w:rsidRDefault="00A27932" w:rsidP="002C2454">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9"/>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9"/>
      <w:r w:rsidR="00166A0A">
        <w:rPr>
          <w:rStyle w:val="CommentReference"/>
        </w:rPr>
        <w:commentReference w:id="19"/>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DA83C6F" w:rsidR="00CB35DE" w:rsidRDefault="004E6DF2" w:rsidP="00060E57">
      <w:pPr>
        <w:jc w:val="both"/>
        <w:rPr>
          <w:rFonts w:ascii="Times New Roman" w:hAnsi="Times New Roman" w:cs="Times New Roman"/>
          <w:sz w:val="24"/>
        </w:rPr>
      </w:pPr>
      <w:r>
        <w:rPr>
          <w:rFonts w:ascii="Times New Roman" w:hAnsi="Times New Roman" w:cs="Times New Roman"/>
          <w:sz w:val="24"/>
        </w:rPr>
        <w:lastRenderedPageBreak/>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3C46B3">
        <w:rPr>
          <w:rFonts w:ascii="Times New Roman" w:hAnsi="Times New Roman" w:cs="Times New Roman"/>
          <w:sz w:val="24"/>
        </w:rPr>
        <w:t xml:space="preserve">(realistic real-time STP)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5CD8BA66" w:rsidR="00103829" w:rsidRDefault="00656CBD"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311A8FE4" w:rsidR="00103829" w:rsidRDefault="00103829" w:rsidP="00060E57">
            <w:pPr>
              <w:spacing w:after="160" w:line="259" w:lineRule="auto"/>
              <w:jc w:val="both"/>
              <w:rPr>
                <w:rFonts w:ascii="Times New Roman" w:hAnsi="Times New Roman" w:cs="Times New Roman"/>
                <w:sz w:val="24"/>
              </w:rPr>
            </w:pPr>
            <w:bookmarkStart w:id="20" w:name="_Ref84149677"/>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FA01FC">
              <w:rPr>
                <w:rFonts w:ascii="Times New Roman" w:hAnsi="Times New Roman" w:cs="Times New Roman"/>
                <w:noProof/>
                <w:sz w:val="24"/>
              </w:rPr>
              <w:t>4</w:t>
            </w:r>
            <w:r w:rsidRPr="00DD4874">
              <w:rPr>
                <w:rFonts w:ascii="Times New Roman" w:hAnsi="Times New Roman" w:cs="Times New Roman"/>
                <w:sz w:val="24"/>
              </w:rPr>
              <w:fldChar w:fldCharType="end"/>
            </w:r>
            <w:bookmarkEnd w:id="20"/>
            <w:r w:rsidRPr="00DD4874">
              <w:rPr>
                <w:rFonts w:ascii="Times New Roman" w:hAnsi="Times New Roman" w:cs="Times New Roman"/>
                <w:sz w:val="24"/>
              </w:rPr>
              <w:t>)</w:t>
            </w:r>
          </w:p>
        </w:tc>
      </w:tr>
    </w:tbl>
    <w:p w14:paraId="10550336" w14:textId="64D408FB" w:rsidR="001A2A45" w:rsidRDefault="00FA01FC" w:rsidP="00060E57">
      <w:pPr>
        <w:jc w:val="both"/>
        <w:rPr>
          <w:rFonts w:ascii="Times New Roman" w:hAnsi="Times New Roman" w:cs="Times New Roman"/>
          <w:sz w:val="24"/>
        </w:rPr>
      </w:pPr>
      <w:commentRangeStart w:id="21"/>
      <w:commentRangeStart w:id="22"/>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Pr>
          <w:rFonts w:ascii="Times New Roman" w:hAnsi="Times New Roman" w:cs="Times New Roman"/>
          <w:sz w:val="24"/>
        </w:rPr>
        <w:t xml:space="preserve">realistic </w:t>
      </w:r>
      <w:r>
        <w:rPr>
          <w:rFonts w:ascii="Times New Roman" w:hAnsi="Times New Roman" w:cs="Times New Roman"/>
          <w:sz w:val="24"/>
        </w:rPr>
        <w:t xml:space="preserve">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travel time</w:t>
      </w:r>
      <w:commentRangeEnd w:id="21"/>
      <w:r>
        <w:rPr>
          <w:rStyle w:val="CommentReference"/>
        </w:rPr>
        <w:commentReference w:id="21"/>
      </w:r>
      <w:commentRangeEnd w:id="22"/>
      <w:r>
        <w:rPr>
          <w:rStyle w:val="CommentReference"/>
        </w:rPr>
        <w:commentReference w:id="22"/>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realistic real-time travel time.</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sidR="009C4339">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p>
    <w:p w14:paraId="05E497BA" w14:textId="08E4C871" w:rsidR="00944CC6" w:rsidRDefault="00551D5D" w:rsidP="001A2A45">
      <w:pPr>
        <w:ind w:firstLine="720"/>
        <w:jc w:val="both"/>
        <w:rPr>
          <w:rFonts w:ascii="Times New Roman" w:hAnsi="Times New Roman" w:cs="Times New Roman"/>
          <w:sz w:val="24"/>
        </w:rPr>
      </w:pPr>
      <w:r>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w:t>
      </w:r>
      <w:r w:rsidR="00AA4EB5">
        <w:rPr>
          <w:rFonts w:ascii="Times New Roman" w:hAnsi="Times New Roman" w:cs="Times New Roman"/>
          <w:sz w:val="24"/>
        </w:rPr>
        <w:t>;</w:t>
      </w:r>
      <w:r w:rsidR="00903B56">
        <w:rPr>
          <w:rFonts w:ascii="Times New Roman" w:hAnsi="Times New Roman" w:cs="Times New Roman"/>
          <w:sz w:val="24"/>
        </w:rPr>
        <w:t xml:space="preserve"> </w:t>
      </w:r>
      <w:r w:rsidR="00AA4EB5">
        <w:rPr>
          <w:rFonts w:ascii="Times New Roman" w:hAnsi="Times New Roman" w:cs="Times New Roman"/>
          <w:sz w:val="24"/>
        </w:rPr>
        <w:t>t</w:t>
      </w:r>
      <w:r w:rsidR="00903B56">
        <w:rPr>
          <w:rFonts w:ascii="Times New Roman" w:hAnsi="Times New Roman" w:cs="Times New Roman"/>
          <w:sz w:val="24"/>
        </w:rPr>
        <w:t>he unreliability represents the retrospective measures’ overestimation.</w:t>
      </w:r>
      <w:r w:rsidR="001A2A45">
        <w:rPr>
          <w:rFonts w:ascii="Times New Roman" w:hAnsi="Times New Roman" w:cs="Times New Roman"/>
          <w:sz w:val="24"/>
        </w:rPr>
        <w:t xml:space="preserve"> </w:t>
      </w:r>
      <w:r w:rsidR="00D12B18">
        <w:rPr>
          <w:rFonts w:ascii="Times New Roman" w:hAnsi="Times New Roman" w:cs="Times New Roman"/>
          <w:sz w:val="24"/>
        </w:rPr>
        <w:t xml:space="preserve">From the perspective of information veracity, we </w:t>
      </w:r>
      <w:r w:rsidR="001962C5">
        <w:rPr>
          <w:rFonts w:ascii="Times New Roman" w:hAnsi="Times New Roman" w:cs="Times New Roman"/>
          <w:sz w:val="24"/>
        </w:rPr>
        <w:t>can</w:t>
      </w:r>
      <w:r w:rsidR="006D3C70">
        <w:rPr>
          <w:rFonts w:ascii="Times New Roman" w:hAnsi="Times New Roman" w:cs="Times New Roman"/>
          <w:sz w:val="24"/>
        </w:rPr>
        <w:t xml:space="preserve"> also</w:t>
      </w:r>
      <w:r w:rsidR="001962C5">
        <w:rPr>
          <w:rFonts w:ascii="Times New Roman" w:hAnsi="Times New Roman" w:cs="Times New Roman"/>
          <w:sz w:val="24"/>
        </w:rPr>
        <w:t xml:space="preserve"> consider</w:t>
      </w:r>
      <w:r w:rsidR="00D12B18">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sidR="00D12B18">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23"/>
      <w:commentRangeStart w:id="24"/>
      <w:r w:rsidR="00D12B18">
        <w:rPr>
          <w:rFonts w:ascii="Times New Roman" w:hAnsi="Times New Roman" w:cs="Times New Roman"/>
          <w:sz w:val="24"/>
        </w:rPr>
        <w:t xml:space="preserve">e view the retrospective and realistic STP as the upper and lower bound of the experienced accessibility, respectively. </w:t>
      </w:r>
      <w:commentRangeEnd w:id="23"/>
      <w:r w:rsidR="00D12B18">
        <w:rPr>
          <w:rStyle w:val="CommentReference"/>
        </w:rPr>
        <w:commentReference w:id="23"/>
      </w:r>
      <w:commentRangeEnd w:id="24"/>
      <w:r w:rsidR="00D12B18">
        <w:rPr>
          <w:rStyle w:val="CommentReference"/>
        </w:rPr>
        <w:commentReference w:id="24"/>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d</w:t>
      </w:r>
      <w:r w:rsidR="00FE6A1D">
        <w:rPr>
          <w:rFonts w:ascii="Times New Roman" w:hAnsi="Times New Roman" w:cs="Times New Roman"/>
          <w:sz w:val="24"/>
        </w:rPr>
        <w:t xml:space="preserve">espit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7511C133"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r w:rsidR="0007792A">
        <w:rPr>
          <w:rFonts w:ascii="Times New Roman" w:hAnsi="Times New Roman" w:cs="Times New Roman"/>
          <w:sz w:val="24"/>
        </w:rPr>
        <w:t xml:space="preserve">present </w:t>
      </w:r>
      <w:r w:rsidR="00B659F6">
        <w:rPr>
          <w:rFonts w:ascii="Times New Roman" w:hAnsi="Times New Roman" w:cs="Times New Roman"/>
          <w:sz w:val="24"/>
        </w:rPr>
        <w:t>the</w:t>
      </w:r>
      <w:r w:rsidR="0007792A">
        <w:rPr>
          <w:rFonts w:ascii="Times New Roman" w:hAnsi="Times New Roman" w:cs="Times New Roman"/>
          <w:sz w:val="24"/>
        </w:rPr>
        <w:t xml:space="preserve"> analys</w:t>
      </w:r>
      <w:r w:rsidR="00AC2E0B">
        <w:rPr>
          <w:rFonts w:ascii="Times New Roman" w:hAnsi="Times New Roman" w:cs="Times New Roman"/>
          <w:sz w:val="24"/>
        </w:rPr>
        <w:t>i</w:t>
      </w:r>
      <w:r w:rsidR="0007792A">
        <w:rPr>
          <w:rFonts w:ascii="Times New Roman" w:hAnsi="Times New Roman" w:cs="Times New Roman"/>
          <w:sz w:val="24"/>
        </w:rPr>
        <w:t>s</w:t>
      </w:r>
      <w:r w:rsidR="00AC2E0B">
        <w:rPr>
          <w:rFonts w:ascii="Times New Roman" w:hAnsi="Times New Roman" w:cs="Times New Roman"/>
          <w:sz w:val="24"/>
        </w:rPr>
        <w:t xml:space="preserve"> results</w:t>
      </w:r>
      <w:r w:rsidR="0007792A">
        <w:rPr>
          <w:rFonts w:ascii="Times New Roman" w:hAnsi="Times New Roman" w:cs="Times New Roman"/>
          <w:sz w:val="24"/>
        </w:rPr>
        <w:t xml:space="preserve"> in this section based on the methods we proposed above: we first discuss the general difference between scheduled, retrospective, and realistic STP.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0FA3DC58" w14:textId="77777777" w:rsidR="000D7799" w:rsidRPr="006B56EA" w:rsidRDefault="000D7799" w:rsidP="000D7799">
      <w:pPr>
        <w:jc w:val="both"/>
        <w:rPr>
          <w:rFonts w:ascii="Times New Roman" w:hAnsi="Times New Roman" w:cs="Times New Roman"/>
          <w:sz w:val="24"/>
        </w:rPr>
      </w:pPr>
    </w:p>
    <w:p w14:paraId="1C48E181" w14:textId="586A01CB" w:rsidR="000D7799" w:rsidRPr="006B56EA" w:rsidRDefault="000D7799" w:rsidP="000D7799">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2CF83D2D" w14:textId="6A62F1EE" w:rsidR="00462DB0" w:rsidRDefault="00A44681" w:rsidP="0085327A">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77937 \h </w:instrText>
      </w:r>
      <w:r>
        <w:rPr>
          <w:rFonts w:ascii="Times New Roman" w:hAnsi="Times New Roman" w:cs="Times New Roman"/>
          <w:sz w:val="24"/>
        </w:rPr>
      </w:r>
      <w:r>
        <w:rPr>
          <w:rFonts w:ascii="Times New Roman" w:hAnsi="Times New Roman" w:cs="Times New Roman"/>
          <w:sz w:val="24"/>
        </w:rPr>
        <w:fldChar w:fldCharType="separate"/>
      </w:r>
      <w:r w:rsidRPr="00980274">
        <w:rPr>
          <w:rFonts w:ascii="Times New Roman" w:hAnsi="Times New Roman" w:cs="Times New Roman"/>
          <w:sz w:val="24"/>
        </w:rPr>
        <w:t>Figure 2</w:t>
      </w:r>
      <w:r>
        <w:rPr>
          <w:rFonts w:ascii="Times New Roman" w:hAnsi="Times New Roman" w:cs="Times New Roman"/>
          <w:sz w:val="24"/>
        </w:rPr>
        <w:fldChar w:fldCharType="end"/>
      </w:r>
      <w:r>
        <w:rPr>
          <w:rFonts w:ascii="Times New Roman" w:hAnsi="Times New Roman" w:cs="Times New Roman"/>
          <w:sz w:val="24"/>
        </w:rPr>
        <w:t xml:space="preserve"> shows </w:t>
      </w:r>
      <w:r w:rsidR="00F55F0B">
        <w:rPr>
          <w:rFonts w:ascii="Times New Roman" w:hAnsi="Times New Roman" w:cs="Times New Roman"/>
          <w:sz w:val="24"/>
        </w:rPr>
        <w:t xml:space="preserve">examples of scheduled, retrospective, realistic STPs and the trend of accessible stops with different time budgets. Despite sharing extremely similar </w:t>
      </w:r>
      <w:r w:rsidR="007E0B82">
        <w:rPr>
          <w:rFonts w:ascii="Times New Roman" w:hAnsi="Times New Roman" w:cs="Times New Roman"/>
          <w:sz w:val="24"/>
        </w:rPr>
        <w:t xml:space="preserve">spatial and temporal </w:t>
      </w:r>
      <w:r w:rsidR="00F55F0B">
        <w:rPr>
          <w:rFonts w:ascii="Times New Roman" w:hAnsi="Times New Roman" w:cs="Times New Roman"/>
          <w:sz w:val="24"/>
        </w:rPr>
        <w:t>pattern</w:t>
      </w:r>
      <w:r w:rsidR="00774D3A">
        <w:rPr>
          <w:rFonts w:ascii="Times New Roman" w:hAnsi="Times New Roman" w:cs="Times New Roman"/>
          <w:sz w:val="24"/>
        </w:rPr>
        <w:t>s</w:t>
      </w:r>
      <w:r w:rsidR="00F55F0B">
        <w:rPr>
          <w:rFonts w:ascii="Times New Roman" w:hAnsi="Times New Roman" w:cs="Times New Roman"/>
          <w:sz w:val="24"/>
        </w:rPr>
        <w:t>, scheduled and retrospective STP</w:t>
      </w:r>
      <w:r w:rsidR="0097429A">
        <w:rPr>
          <w:rFonts w:ascii="Times New Roman" w:hAnsi="Times New Roman" w:cs="Times New Roman"/>
          <w:sz w:val="24"/>
        </w:rPr>
        <w:t xml:space="preserve"> are not identical. </w:t>
      </w:r>
      <w:r w:rsidR="00053F29">
        <w:rPr>
          <w:rFonts w:ascii="Times New Roman" w:hAnsi="Times New Roman" w:cs="Times New Roman"/>
          <w:sz w:val="24"/>
        </w:rPr>
        <w:fldChar w:fldCharType="begin"/>
      </w:r>
      <w:r w:rsidR="00053F29">
        <w:rPr>
          <w:rFonts w:ascii="Times New Roman" w:hAnsi="Times New Roman" w:cs="Times New Roman"/>
          <w:sz w:val="24"/>
        </w:rPr>
        <w:instrText xml:space="preserve"> REF _Ref84079568 \h </w:instrText>
      </w:r>
      <w:r w:rsidR="00053F29">
        <w:rPr>
          <w:rFonts w:ascii="Times New Roman" w:hAnsi="Times New Roman" w:cs="Times New Roman"/>
          <w:sz w:val="24"/>
        </w:rPr>
      </w:r>
      <w:r w:rsidR="00053F29">
        <w:rPr>
          <w:rFonts w:ascii="Times New Roman" w:hAnsi="Times New Roman" w:cs="Times New Roman"/>
          <w:sz w:val="24"/>
        </w:rPr>
        <w:fldChar w:fldCharType="separate"/>
      </w:r>
      <w:r w:rsidR="00053F29" w:rsidRPr="00053F29">
        <w:rPr>
          <w:rFonts w:ascii="Times New Roman" w:hAnsi="Times New Roman" w:cs="Times New Roman"/>
          <w:sz w:val="24"/>
        </w:rPr>
        <w:t>Figure 3</w:t>
      </w:r>
      <w:r w:rsidR="00053F29">
        <w:rPr>
          <w:rFonts w:ascii="Times New Roman" w:hAnsi="Times New Roman" w:cs="Times New Roman"/>
          <w:sz w:val="24"/>
        </w:rPr>
        <w:fldChar w:fldCharType="end"/>
      </w:r>
      <w:r w:rsidR="00053F29">
        <w:rPr>
          <w:rFonts w:ascii="Times New Roman" w:hAnsi="Times New Roman" w:cs="Times New Roman"/>
          <w:sz w:val="24"/>
        </w:rPr>
        <w:t xml:space="preserve"> </w:t>
      </w:r>
      <w:r w:rsidR="0097429A">
        <w:rPr>
          <w:rFonts w:ascii="Times New Roman" w:hAnsi="Times New Roman" w:cs="Times New Roman"/>
          <w:sz w:val="24"/>
        </w:rPr>
        <w:t>shows t</w:t>
      </w:r>
      <w:r w:rsidR="00053F29">
        <w:rPr>
          <w:rFonts w:ascii="Times New Roman" w:hAnsi="Times New Roman" w:cs="Times New Roman"/>
          <w:sz w:val="24"/>
        </w:rPr>
        <w:t>he differences between three STPs’ PPA for the time budget of 30 minutes</w:t>
      </w:r>
      <w:r w:rsidR="001944C4">
        <w:rPr>
          <w:rFonts w:ascii="Times New Roman" w:hAnsi="Times New Roman" w:cs="Times New Roman"/>
          <w:sz w:val="24"/>
        </w:rPr>
        <w:t xml:space="preserve"> at the same origin stop and </w:t>
      </w:r>
      <w:r w:rsidR="00AB0050">
        <w:rPr>
          <w:rFonts w:ascii="Times New Roman" w:hAnsi="Times New Roman" w:cs="Times New Roman"/>
          <w:sz w:val="24"/>
        </w:rPr>
        <w:t xml:space="preserve">the </w:t>
      </w:r>
      <w:r w:rsidR="001944C4">
        <w:rPr>
          <w:rFonts w:ascii="Times New Roman" w:hAnsi="Times New Roman" w:cs="Times New Roman"/>
          <w:sz w:val="24"/>
        </w:rPr>
        <w:t>same time point</w:t>
      </w:r>
      <w:r w:rsidR="00053F29">
        <w:rPr>
          <w:rFonts w:ascii="Times New Roman" w:hAnsi="Times New Roman" w:cs="Times New Roman"/>
          <w:sz w:val="24"/>
        </w:rPr>
        <w:t xml:space="preserve">. </w:t>
      </w:r>
      <w:r w:rsidR="001944C4">
        <w:rPr>
          <w:rFonts w:ascii="Times New Roman" w:hAnsi="Times New Roman" w:cs="Times New Roman"/>
          <w:sz w:val="24"/>
        </w:rPr>
        <w:t xml:space="preserve">We can see that </w:t>
      </w:r>
      <w:r w:rsidR="002A42B6">
        <w:rPr>
          <w:rFonts w:ascii="Times New Roman" w:hAnsi="Times New Roman" w:cs="Times New Roman"/>
          <w:sz w:val="24"/>
        </w:rPr>
        <w:t xml:space="preserve">the </w:t>
      </w:r>
      <w:r w:rsidR="001944C4">
        <w:rPr>
          <w:rFonts w:ascii="Times New Roman" w:hAnsi="Times New Roman" w:cs="Times New Roman"/>
          <w:sz w:val="24"/>
        </w:rPr>
        <w:t xml:space="preserve">scheduled and </w:t>
      </w:r>
      <w:r w:rsidR="004E6100">
        <w:rPr>
          <w:rFonts w:ascii="Times New Roman" w:hAnsi="Times New Roman" w:cs="Times New Roman"/>
          <w:sz w:val="24"/>
        </w:rPr>
        <w:t xml:space="preserve">the </w:t>
      </w:r>
      <w:r w:rsidR="001944C4">
        <w:rPr>
          <w:rFonts w:ascii="Times New Roman" w:hAnsi="Times New Roman" w:cs="Times New Roman"/>
          <w:sz w:val="24"/>
        </w:rPr>
        <w:t>retrospective cannot outperform one another</w:t>
      </w:r>
      <w:r w:rsidR="00DA72FF">
        <w:rPr>
          <w:rFonts w:ascii="Times New Roman" w:hAnsi="Times New Roman" w:cs="Times New Roman"/>
          <w:sz w:val="24"/>
        </w:rPr>
        <w:t xml:space="preserve"> on every route</w:t>
      </w:r>
      <w:r w:rsidR="002A42B6">
        <w:rPr>
          <w:rFonts w:ascii="Times New Roman" w:hAnsi="Times New Roman" w:cs="Times New Roman"/>
          <w:sz w:val="24"/>
        </w:rPr>
        <w:t>.</w:t>
      </w:r>
      <w:r w:rsidR="00462DB0">
        <w:rPr>
          <w:rFonts w:ascii="Times New Roman" w:hAnsi="Times New Roman" w:cs="Times New Roman"/>
          <w:sz w:val="24"/>
        </w:rPr>
        <w:t xml:space="preserve"> </w:t>
      </w:r>
      <w:r w:rsidR="00BD5C4C">
        <w:rPr>
          <w:rFonts w:ascii="Times New Roman" w:hAnsi="Times New Roman" w:cs="Times New Roman"/>
          <w:sz w:val="24"/>
        </w:rPr>
        <w:lastRenderedPageBreak/>
        <w:fldChar w:fldCharType="begin"/>
      </w:r>
      <w:r w:rsidR="00BD5C4C">
        <w:rPr>
          <w:rFonts w:ascii="Times New Roman" w:hAnsi="Times New Roman" w:cs="Times New Roman"/>
          <w:sz w:val="24"/>
        </w:rPr>
        <w:instrText xml:space="preserve"> REF _Ref84077937 \h </w:instrText>
      </w:r>
      <w:r w:rsidR="00BD5C4C">
        <w:rPr>
          <w:rFonts w:ascii="Times New Roman" w:hAnsi="Times New Roman" w:cs="Times New Roman"/>
          <w:sz w:val="24"/>
        </w:rPr>
      </w:r>
      <w:r w:rsidR="00BD5C4C">
        <w:rPr>
          <w:rFonts w:ascii="Times New Roman" w:hAnsi="Times New Roman" w:cs="Times New Roman"/>
          <w:sz w:val="24"/>
        </w:rPr>
        <w:fldChar w:fldCharType="separate"/>
      </w:r>
      <w:r w:rsidR="00BD5C4C" w:rsidRPr="00980274">
        <w:rPr>
          <w:rFonts w:ascii="Times New Roman" w:hAnsi="Times New Roman" w:cs="Times New Roman"/>
          <w:sz w:val="24"/>
        </w:rPr>
        <w:t xml:space="preserve">Figure </w:t>
      </w:r>
      <w:r w:rsidR="00BD5C4C">
        <w:rPr>
          <w:rFonts w:ascii="Times New Roman" w:hAnsi="Times New Roman" w:cs="Times New Roman"/>
          <w:noProof/>
          <w:sz w:val="24"/>
        </w:rPr>
        <w:t>2</w:t>
      </w:r>
      <w:r w:rsidR="00BD5C4C">
        <w:rPr>
          <w:rFonts w:ascii="Times New Roman" w:hAnsi="Times New Roman" w:cs="Times New Roman"/>
          <w:sz w:val="24"/>
        </w:rPr>
        <w:fldChar w:fldCharType="end"/>
      </w:r>
      <w:r w:rsidR="00BD5C4C">
        <w:rPr>
          <w:rFonts w:ascii="Times New Roman" w:hAnsi="Times New Roman" w:cs="Times New Roman"/>
          <w:sz w:val="24"/>
        </w:rPr>
        <w:t xml:space="preserve"> </w:t>
      </w:r>
      <w:r w:rsidR="00D04E57">
        <w:rPr>
          <w:rFonts w:ascii="Times New Roman" w:hAnsi="Times New Roman" w:cs="Times New Roman"/>
          <w:sz w:val="24"/>
        </w:rPr>
        <w:t xml:space="preserve">(bottom right) moreover </w:t>
      </w:r>
      <w:r w:rsidR="00D741FB">
        <w:rPr>
          <w:rFonts w:ascii="Times New Roman" w:hAnsi="Times New Roman" w:cs="Times New Roman"/>
          <w:sz w:val="24"/>
        </w:rPr>
        <w:t>shows that the scheduled and retrospective STP have very close performance</w:t>
      </w:r>
      <w:r w:rsidR="00D741FB">
        <w:rPr>
          <w:rFonts w:ascii="Times New Roman" w:hAnsi="Times New Roman" w:cs="Times New Roman"/>
          <w:sz w:val="24"/>
        </w:rPr>
        <w:t>.</w:t>
      </w:r>
      <w:r w:rsidR="00C21AA5">
        <w:rPr>
          <w:rFonts w:ascii="Times New Roman" w:hAnsi="Times New Roman" w:cs="Times New Roman"/>
          <w:sz w:val="24"/>
        </w:rPr>
        <w:t xml:space="preserve"> This phenomenon also suggests that a user with perfect real-time information can achieve almost the same </w:t>
      </w:r>
      <w:r w:rsidR="00C54C93">
        <w:rPr>
          <w:rFonts w:ascii="Times New Roman" w:hAnsi="Times New Roman" w:cs="Times New Roman"/>
          <w:sz w:val="24"/>
        </w:rPr>
        <w:t xml:space="preserve">or even </w:t>
      </w:r>
      <w:r w:rsidR="0072369F">
        <w:rPr>
          <w:rFonts w:ascii="Times New Roman" w:hAnsi="Times New Roman" w:cs="Times New Roman"/>
          <w:sz w:val="24"/>
        </w:rPr>
        <w:t xml:space="preserve">better </w:t>
      </w:r>
      <w:r w:rsidR="00C21AA5">
        <w:rPr>
          <w:rFonts w:ascii="Times New Roman" w:hAnsi="Times New Roman" w:cs="Times New Roman"/>
          <w:sz w:val="24"/>
        </w:rPr>
        <w:t xml:space="preserve">performance as the </w:t>
      </w:r>
      <w:r w:rsidR="007C3DFE">
        <w:rPr>
          <w:rFonts w:ascii="Times New Roman" w:hAnsi="Times New Roman" w:cs="Times New Roman"/>
          <w:sz w:val="24"/>
        </w:rPr>
        <w:t xml:space="preserve">most ideal </w:t>
      </w:r>
      <w:r w:rsidR="00C21AA5">
        <w:rPr>
          <w:rFonts w:ascii="Times New Roman" w:hAnsi="Times New Roman" w:cs="Times New Roman"/>
          <w:sz w:val="24"/>
        </w:rPr>
        <w:t>scheduled scenario</w:t>
      </w:r>
      <w:r w:rsidR="007C3DFE">
        <w:rPr>
          <w:rFonts w:ascii="Times New Roman" w:hAnsi="Times New Roman" w:cs="Times New Roman"/>
          <w:sz w:val="24"/>
        </w:rPr>
        <w:t>.</w:t>
      </w:r>
    </w:p>
    <w:p w14:paraId="117BF61C" w14:textId="18FEFF1D" w:rsidR="000D7799" w:rsidRDefault="002A42B6" w:rsidP="00462DB0">
      <w:pPr>
        <w:ind w:firstLine="720"/>
        <w:jc w:val="both"/>
        <w:rPr>
          <w:rFonts w:ascii="Times New Roman" w:hAnsi="Times New Roman" w:cs="Times New Roman"/>
          <w:sz w:val="24"/>
        </w:rPr>
      </w:pPr>
      <w:r>
        <w:rPr>
          <w:rFonts w:ascii="Times New Roman" w:hAnsi="Times New Roman" w:cs="Times New Roman"/>
          <w:sz w:val="24"/>
        </w:rPr>
        <w:t xml:space="preserve">However, realistic STP </w:t>
      </w:r>
      <w:r w:rsidR="00B51E8F">
        <w:rPr>
          <w:rFonts w:ascii="Times New Roman" w:hAnsi="Times New Roman" w:cs="Times New Roman"/>
          <w:sz w:val="24"/>
        </w:rPr>
        <w:t xml:space="preserve">are significantly different from other ones (further discussed below) and </w:t>
      </w:r>
      <w:r>
        <w:rPr>
          <w:rFonts w:ascii="Times New Roman" w:hAnsi="Times New Roman" w:cs="Times New Roman"/>
          <w:sz w:val="24"/>
        </w:rPr>
        <w:t xml:space="preserve">is always </w:t>
      </w:r>
      <w:r w:rsidR="00B51E8F">
        <w:rPr>
          <w:rFonts w:ascii="Times New Roman" w:hAnsi="Times New Roman" w:cs="Times New Roman"/>
          <w:sz w:val="24"/>
        </w:rPr>
        <w:t xml:space="preserve">the </w:t>
      </w:r>
      <w:r>
        <w:rPr>
          <w:rFonts w:ascii="Times New Roman" w:hAnsi="Times New Roman" w:cs="Times New Roman"/>
          <w:sz w:val="24"/>
        </w:rPr>
        <w:t>smalle</w:t>
      </w:r>
      <w:r w:rsidR="00EF4998">
        <w:rPr>
          <w:rFonts w:ascii="Times New Roman" w:hAnsi="Times New Roman" w:cs="Times New Roman"/>
          <w:sz w:val="24"/>
        </w:rPr>
        <w:t>st one</w:t>
      </w:r>
      <w:r w:rsidR="00A3218A">
        <w:rPr>
          <w:rFonts w:ascii="Times New Roman" w:hAnsi="Times New Roman" w:cs="Times New Roman"/>
          <w:sz w:val="24"/>
        </w:rPr>
        <w:t>.</w:t>
      </w:r>
      <w:r w:rsidR="002E3511">
        <w:rPr>
          <w:rFonts w:ascii="Times New Roman" w:hAnsi="Times New Roman" w:cs="Times New Roman"/>
          <w:sz w:val="24"/>
        </w:rPr>
        <w:t xml:space="preserve"> </w:t>
      </w:r>
      <w:r w:rsidR="00A3218A">
        <w:rPr>
          <w:rFonts w:ascii="Times New Roman" w:hAnsi="Times New Roman" w:cs="Times New Roman"/>
          <w:sz w:val="24"/>
        </w:rPr>
        <w:t>W</w:t>
      </w:r>
      <w:r w:rsidR="002E3511">
        <w:rPr>
          <w:rFonts w:ascii="Times New Roman" w:hAnsi="Times New Roman" w:cs="Times New Roman"/>
          <w:sz w:val="24"/>
        </w:rPr>
        <w:t xml:space="preserve">ith </w:t>
      </w:r>
      <w:r w:rsidR="00A3218A">
        <w:rPr>
          <w:rFonts w:ascii="Times New Roman" w:hAnsi="Times New Roman" w:cs="Times New Roman"/>
          <w:sz w:val="24"/>
        </w:rPr>
        <w:t xml:space="preserve">the </w:t>
      </w:r>
      <w:r w:rsidR="002E3511">
        <w:rPr>
          <w:rFonts w:ascii="Times New Roman" w:hAnsi="Times New Roman" w:cs="Times New Roman"/>
          <w:sz w:val="24"/>
        </w:rPr>
        <w:t>realistic STP, a user cannot</w:t>
      </w:r>
      <w:r w:rsidR="00846ADD">
        <w:rPr>
          <w:rFonts w:ascii="Times New Roman" w:hAnsi="Times New Roman" w:cs="Times New Roman"/>
          <w:sz w:val="24"/>
        </w:rPr>
        <w:t xml:space="preserve"> even</w:t>
      </w:r>
      <w:r w:rsidR="002E3511">
        <w:rPr>
          <w:rFonts w:ascii="Times New Roman" w:hAnsi="Times New Roman" w:cs="Times New Roman"/>
          <w:sz w:val="24"/>
        </w:rPr>
        <w:t xml:space="preserve"> reach the northwest part of the system for the time budget of 2 hours</w:t>
      </w:r>
      <w:r w:rsidR="003B5C19">
        <w:rPr>
          <w:rFonts w:ascii="Times New Roman" w:hAnsi="Times New Roman" w:cs="Times New Roman"/>
          <w:sz w:val="24"/>
        </w:rPr>
        <w:t>.</w:t>
      </w:r>
      <w:r w:rsidR="00391DD6">
        <w:rPr>
          <w:rFonts w:ascii="Times New Roman" w:hAnsi="Times New Roman" w:cs="Times New Roman"/>
          <w:sz w:val="24"/>
        </w:rPr>
        <w:t xml:space="preserve"> This shows that realistic STP is a more conservative measure for user’s accessibility</w:t>
      </w:r>
      <w:r w:rsidR="008A2854">
        <w:rPr>
          <w:rFonts w:ascii="Times New Roman" w:hAnsi="Times New Roman" w:cs="Times New Roman"/>
          <w:sz w:val="24"/>
        </w:rPr>
        <w:t xml:space="preserve"> than its scheduled or retrospective counterpart</w:t>
      </w:r>
      <w:r w:rsidR="00B4331C">
        <w:rPr>
          <w:rFonts w:ascii="Times New Roman" w:hAnsi="Times New Roman" w:cs="Times New Roman"/>
          <w:sz w:val="24"/>
        </w:rPr>
        <w:t>.</w:t>
      </w:r>
    </w:p>
    <w:p w14:paraId="62595794" w14:textId="77777777" w:rsidR="00980274" w:rsidRDefault="00980274" w:rsidP="00980274">
      <w:pPr>
        <w:keepNext/>
        <w:jc w:val="center"/>
      </w:pPr>
      <w:r>
        <w:rPr>
          <w:rFonts w:ascii="Times New Roman" w:hAnsi="Times New Roman" w:cs="Times New Roman"/>
          <w:noProof/>
          <w:sz w:val="24"/>
        </w:rPr>
        <w:drawing>
          <wp:inline distT="0" distB="0" distL="0" distR="0" wp14:anchorId="44A2DF8F" wp14:editId="326DBA35">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9790" cy="5939790"/>
                    </a:xfrm>
                    <a:prstGeom prst="rect">
                      <a:avLst/>
                    </a:prstGeom>
                    <a:noFill/>
                    <a:ln>
                      <a:noFill/>
                    </a:ln>
                  </pic:spPr>
                </pic:pic>
              </a:graphicData>
            </a:graphic>
          </wp:inline>
        </w:drawing>
      </w:r>
    </w:p>
    <w:p w14:paraId="797D4D54" w14:textId="5F29C3BA" w:rsidR="00980274" w:rsidRDefault="00980274" w:rsidP="0085327A">
      <w:pPr>
        <w:jc w:val="both"/>
        <w:rPr>
          <w:rFonts w:ascii="Times New Roman" w:hAnsi="Times New Roman" w:cs="Times New Roman"/>
          <w:sz w:val="24"/>
        </w:rPr>
      </w:pPr>
      <w:bookmarkStart w:id="25"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053F29">
        <w:rPr>
          <w:rFonts w:ascii="Times New Roman" w:hAnsi="Times New Roman" w:cs="Times New Roman"/>
          <w:noProof/>
          <w:sz w:val="24"/>
        </w:rPr>
        <w:t>2</w:t>
      </w:r>
      <w:r w:rsidRPr="00980274">
        <w:rPr>
          <w:rFonts w:ascii="Times New Roman" w:hAnsi="Times New Roman" w:cs="Times New Roman"/>
          <w:sz w:val="24"/>
        </w:rPr>
        <w:fldChar w:fldCharType="end"/>
      </w:r>
      <w:bookmarkEnd w:id="25"/>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and realistic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 xml:space="preserve">treet) </w:t>
      </w:r>
      <w:r>
        <w:rPr>
          <w:rFonts w:ascii="Times New Roman" w:hAnsi="Times New Roman" w:cs="Times New Roman"/>
          <w:sz w:val="24"/>
        </w:rPr>
        <w:lastRenderedPageBreak/>
        <w:t xml:space="preserve">and corresponding number of accessible stops for </w:t>
      </w:r>
      <w:r w:rsidR="00294ECC">
        <w:rPr>
          <w:rFonts w:ascii="Times New Roman" w:hAnsi="Times New Roman" w:cs="Times New Roman"/>
          <w:sz w:val="24"/>
        </w:rPr>
        <w:t xml:space="preserve">the </w:t>
      </w:r>
      <w:r>
        <w:rPr>
          <w:rFonts w:ascii="Times New Roman" w:hAnsi="Times New Roman" w:cs="Times New Roman"/>
          <w:sz w:val="24"/>
        </w:rPr>
        <w:t>three STPs (bottom right)</w:t>
      </w:r>
      <w:r w:rsidR="00814A14">
        <w:rPr>
          <w:rFonts w:ascii="Times New Roman" w:hAnsi="Times New Roman" w:cs="Times New Roman"/>
          <w:sz w:val="24"/>
        </w:rPr>
        <w:t xml:space="preserve"> </w:t>
      </w:r>
      <w:r w:rsidR="0025496A">
        <w:rPr>
          <w:rFonts w:ascii="Times New Roman" w:hAnsi="Times New Roman" w:cs="Times New Roman"/>
          <w:sz w:val="24"/>
        </w:rPr>
        <w:t>at 8:00am, Sep 4, 2019</w:t>
      </w:r>
      <w:r w:rsidR="00294ECC">
        <w:rPr>
          <w:rFonts w:ascii="Times New Roman" w:hAnsi="Times New Roman" w:cs="Times New Roman"/>
          <w:sz w:val="24"/>
        </w:rPr>
        <w:t>.</w:t>
      </w:r>
    </w:p>
    <w:p w14:paraId="2D0037C2" w14:textId="77777777" w:rsidR="00053F29" w:rsidRDefault="00F55F0B" w:rsidP="00053F29">
      <w:pPr>
        <w:keepNext/>
        <w:jc w:val="both"/>
      </w:pPr>
      <w:r>
        <w:rPr>
          <w:rFonts w:ascii="Times New Roman" w:hAnsi="Times New Roman" w:cs="Times New Roman"/>
          <w:noProof/>
          <w:sz w:val="24"/>
        </w:rPr>
        <w:drawing>
          <wp:inline distT="0" distB="0" distL="0" distR="0" wp14:anchorId="57389FC1" wp14:editId="00FC7AB7">
            <wp:extent cx="5939790" cy="593979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3FF42D" w14:textId="68743F5F" w:rsidR="00980274" w:rsidRDefault="00053F29" w:rsidP="00053F29">
      <w:pPr>
        <w:jc w:val="center"/>
        <w:rPr>
          <w:rFonts w:ascii="Times New Roman" w:hAnsi="Times New Roman" w:cs="Times New Roman"/>
          <w:sz w:val="24"/>
        </w:rPr>
      </w:pPr>
      <w:bookmarkStart w:id="26"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Pr="00053F29">
        <w:rPr>
          <w:rFonts w:ascii="Times New Roman" w:hAnsi="Times New Roman" w:cs="Times New Roman"/>
          <w:sz w:val="24"/>
        </w:rPr>
        <w:t>3</w:t>
      </w:r>
      <w:r w:rsidRPr="00053F29">
        <w:rPr>
          <w:rFonts w:ascii="Times New Roman" w:hAnsi="Times New Roman" w:cs="Times New Roman"/>
          <w:sz w:val="24"/>
        </w:rPr>
        <w:fldChar w:fldCharType="end"/>
      </w:r>
      <w:bookmarkEnd w:id="26"/>
      <w:r w:rsidRPr="00053F29">
        <w:rPr>
          <w:rFonts w:ascii="Times New Roman" w:hAnsi="Times New Roman" w:cs="Times New Roman"/>
          <w:sz w:val="24"/>
        </w:rPr>
        <w:t xml:space="preserve">: scheduled, retrospective, realistic PPA </w:t>
      </w:r>
      <w:r>
        <w:rPr>
          <w:rFonts w:ascii="Times New Roman" w:hAnsi="Times New Roman" w:cs="Times New Roman"/>
          <w:sz w:val="24"/>
        </w:rPr>
        <w:t>for the</w:t>
      </w:r>
      <w:r w:rsidRPr="00053F29">
        <w:rPr>
          <w:rFonts w:ascii="Times New Roman" w:hAnsi="Times New Roman" w:cs="Times New Roman"/>
          <w:sz w:val="24"/>
        </w:rPr>
        <w:t xml:space="preserve"> time budget of 30 minutes.</w:t>
      </w:r>
    </w:p>
    <w:p w14:paraId="77A10B58" w14:textId="77777777" w:rsidR="00752A58" w:rsidRPr="006B56EA" w:rsidRDefault="00752A58" w:rsidP="0085327A">
      <w:pPr>
        <w:jc w:val="both"/>
        <w:rPr>
          <w:rFonts w:ascii="Times New Roman" w:hAnsi="Times New Roman" w:cs="Times New Roman"/>
          <w:sz w:val="24"/>
        </w:rPr>
      </w:pPr>
    </w:p>
    <w:p w14:paraId="33A1914E" w14:textId="54A6A421"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EB98093" w14:textId="1EC8A11F" w:rsidR="00D00933" w:rsidRDefault="006561B6" w:rsidP="0085327A">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3844612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93282B">
        <w:rPr>
          <w:rFonts w:ascii="Times New Roman" w:hAnsi="Times New Roman" w:cs="Times New Roman"/>
          <w:sz w:val="24"/>
        </w:rPr>
        <w:t xml:space="preserve">realistic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budget 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00933">
        <w:rPr>
          <w:rFonts w:ascii="Times New Roman" w:hAnsi="Times New Roman" w:cs="Times New Roman"/>
          <w:sz w:val="24"/>
        </w:rPr>
        <w:t xml:space="preserve">It is noteworthy that the map does not visualize a single STP; instead, </w:t>
      </w:r>
      <w:r w:rsidR="0093282B">
        <w:rPr>
          <w:rFonts w:ascii="Times New Roman" w:hAnsi="Times New Roman" w:cs="Times New Roman"/>
          <w:sz w:val="24"/>
        </w:rPr>
        <w:t xml:space="preserve">the map summarizes </w:t>
      </w:r>
      <w:r w:rsidR="0093282B">
        <w:rPr>
          <w:rFonts w:ascii="Times New Roman" w:hAnsi="Times New Roman" w:cs="Times New Roman"/>
          <w:sz w:val="24"/>
        </w:rPr>
        <w:lastRenderedPageBreak/>
        <w:t>more than 3000 STPs to their corresponding start stop</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starting 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1DEC1C31" w14:textId="13DD9B4B" w:rsidR="006820DB" w:rsidRDefault="00801D2F" w:rsidP="00EA3C9E">
      <w:pPr>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 xml:space="preserve">the city center </w:t>
      </w:r>
      <w:r w:rsidR="00D00933">
        <w:rPr>
          <w:rFonts w:ascii="Times New Roman" w:hAnsi="Times New Roman" w:cs="Times New Roman"/>
          <w:sz w:val="24"/>
        </w:rPr>
        <w:t xml:space="preserve">than the outer ring of the city;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spreads to larger area</w:t>
      </w:r>
      <w:r w:rsidR="00EA3C9E">
        <w:rPr>
          <w:rFonts w:ascii="Times New Roman" w:hAnsi="Times New Roman" w:cs="Times New Roman"/>
          <w:sz w:val="24"/>
        </w:rPr>
        <w:t xml:space="preserve"> until almost cover all stops in the system; for very long time budget, the unreliability starts to decrease from the center.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9F2AE6">
        <w:rPr>
          <w:rFonts w:ascii="Times New Roman" w:hAnsi="Times New Roman" w:cs="Times New Roman"/>
          <w:sz w:val="24"/>
        </w:rPr>
        <w:t xml:space="preserve">: </w:t>
      </w:r>
      <w:r w:rsidR="00CD02DA">
        <w:rPr>
          <w:rFonts w:ascii="Times New Roman" w:hAnsi="Times New Roman" w:cs="Times New Roman"/>
          <w:sz w:val="24"/>
        </w:rPr>
        <w:t>as PPA expands to the whole system with bigger time budge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2E5FA9">
        <w:rPr>
          <w:rFonts w:ascii="Times New Roman" w:hAnsi="Times New Roman" w:cs="Times New Roman"/>
          <w:sz w:val="24"/>
        </w:rPr>
        <w:t xml:space="preserve">item </w:t>
      </w:r>
      <w:r w:rsidR="00CD02DA">
        <w:rPr>
          <w:rFonts w:ascii="Times New Roman" w:hAnsi="Times New Roman" w:cs="Times New Roman"/>
          <w:sz w:val="24"/>
        </w:rPr>
        <w:t xml:space="preserve">in the formula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the system has finite number of bus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CD02DA">
        <w:rPr>
          <w:rFonts w:ascii="Times New Roman" w:hAnsi="Times New Roman" w:cs="Times New Roman"/>
          <w:sz w:val="24"/>
        </w:rPr>
        <w:t xml:space="preserve">realistic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p>
    <w:p w14:paraId="7F86763C" w14:textId="77777777" w:rsidR="001108B3" w:rsidRDefault="00C864C0" w:rsidP="00274D45">
      <w:pPr>
        <w:keepNext/>
        <w:jc w:val="center"/>
      </w:pPr>
      <w:r>
        <w:rPr>
          <w:rFonts w:ascii="Times New Roman" w:hAnsi="Times New Roman" w:cs="Times New Roman"/>
          <w:noProof/>
          <w:sz w:val="24"/>
        </w:rPr>
        <w:drawing>
          <wp:inline distT="0" distB="0" distL="0" distR="0" wp14:anchorId="6979B5D5" wp14:editId="081EDB3B">
            <wp:extent cx="5255895" cy="52558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55895" cy="5255895"/>
                    </a:xfrm>
                    <a:prstGeom prst="rect">
                      <a:avLst/>
                    </a:prstGeom>
                    <a:noFill/>
                    <a:ln>
                      <a:noFill/>
                    </a:ln>
                  </pic:spPr>
                </pic:pic>
              </a:graphicData>
            </a:graphic>
          </wp:inline>
        </w:drawing>
      </w:r>
    </w:p>
    <w:p w14:paraId="18E1F4C7" w14:textId="75E30D57" w:rsidR="0085327A" w:rsidRDefault="001108B3" w:rsidP="001108B3">
      <w:pPr>
        <w:jc w:val="both"/>
        <w:rPr>
          <w:rFonts w:ascii="Times New Roman" w:hAnsi="Times New Roman" w:cs="Times New Roman"/>
          <w:sz w:val="24"/>
        </w:rPr>
      </w:pPr>
      <w:bookmarkStart w:id="27"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4</w:t>
      </w:r>
      <w:r w:rsidRPr="001108B3">
        <w:rPr>
          <w:rFonts w:ascii="Times New Roman" w:hAnsi="Times New Roman" w:cs="Times New Roman"/>
          <w:sz w:val="24"/>
        </w:rPr>
        <w:fldChar w:fldCharType="end"/>
      </w:r>
      <w:bookmarkEnd w:id="27"/>
      <w:r w:rsidRPr="001108B3">
        <w:rPr>
          <w:rFonts w:ascii="Times New Roman" w:hAnsi="Times New Roman" w:cs="Times New Roman"/>
          <w:sz w:val="24"/>
        </w:rPr>
        <w:t xml:space="preserve">: maps of </w:t>
      </w:r>
      <w:r w:rsidR="00A57035">
        <w:rPr>
          <w:rFonts w:ascii="Times New Roman" w:hAnsi="Times New Roman" w:cs="Times New Roman"/>
          <w:sz w:val="24"/>
        </w:rPr>
        <w:t>schedule-based accessibility’s</w:t>
      </w:r>
      <w:r w:rsidRPr="001108B3">
        <w:rPr>
          <w:rFonts w:ascii="Times New Roman" w:hAnsi="Times New Roman" w:cs="Times New Roman"/>
          <w:sz w:val="24"/>
        </w:rPr>
        <w:t xml:space="preserve"> unreliability</w:t>
      </w:r>
      <w:r w:rsidR="006561B6">
        <w:rPr>
          <w:rFonts w:ascii="Times New Roman" w:hAnsi="Times New Roman" w:cs="Times New Roman"/>
          <w:sz w:val="24"/>
        </w:rPr>
        <w:t xml:space="preserve"> with respect to the </w:t>
      </w:r>
      <w:r w:rsidR="00A57035">
        <w:rPr>
          <w:rFonts w:ascii="Times New Roman" w:hAnsi="Times New Roman" w:cs="Times New Roman"/>
          <w:sz w:val="24"/>
        </w:rPr>
        <w:t xml:space="preserve">realistic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budget 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34D51B1D" w:rsidR="00980B5C" w:rsidRDefault="00CF43E8" w:rsidP="00060E57">
      <w:pPr>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r w:rsidR="005B0AAC">
        <w:rPr>
          <w:rFonts w:ascii="Times New Roman" w:hAnsi="Times New Roman" w:cs="Times New Roman"/>
          <w:sz w:val="24"/>
        </w:rPr>
        <w:t xml:space="preserve">moreover </w:t>
      </w:r>
      <w:r w:rsidR="00DE6D9B">
        <w:rPr>
          <w:rFonts w:ascii="Times New Roman" w:hAnsi="Times New Roman" w:cs="Times New Roman"/>
          <w:sz w:val="24"/>
        </w:rPr>
        <w:t xml:space="preserve">demonstrates </w:t>
      </w:r>
      <w:r>
        <w:rPr>
          <w:rFonts w:ascii="Times New Roman" w:hAnsi="Times New Roman" w:cs="Times New Roman"/>
          <w:sz w:val="24"/>
        </w:rPr>
        <w:t>the</w:t>
      </w:r>
      <w:r w:rsidR="00DE6D9B">
        <w:rPr>
          <w:rFonts w:ascii="Times New Roman" w:hAnsi="Times New Roman" w:cs="Times New Roman"/>
          <w:sz w:val="24"/>
        </w:rPr>
        <w:t xml:space="preserve"> unreliability’s relationship with time budget and the</w:t>
      </w:r>
      <w:r>
        <w:rPr>
          <w:rFonts w:ascii="Times New Roman" w:hAnsi="Times New Roman" w:cs="Times New Roman"/>
          <w:sz w:val="24"/>
        </w:rPr>
        <w:t xml:space="preserve"> saturation process</w:t>
      </w:r>
      <w:r w:rsidR="00DE6D9B">
        <w:rPr>
          <w:rFonts w:ascii="Times New Roman" w:hAnsi="Times New Roman" w:cs="Times New Roman"/>
          <w:sz w:val="24"/>
        </w:rPr>
        <w:t xml:space="preserve">. </w:t>
      </w:r>
      <w:r w:rsidR="005B0AAC">
        <w:rPr>
          <w:rFonts w:ascii="Times New Roman" w:hAnsi="Times New Roman" w:cs="Times New Roman"/>
          <w:sz w:val="24"/>
        </w:rPr>
        <w:t xml:space="preserve">We aggregate all stops </w:t>
      </w:r>
      <w:r w:rsidR="004B0447">
        <w:rPr>
          <w:rFonts w:ascii="Times New Roman" w:hAnsi="Times New Roman" w:cs="Times New Roman"/>
          <w:sz w:val="24"/>
        </w:rPr>
        <w:t>based on their distance to the center of city and plot the average unreliability for each area</w:t>
      </w:r>
      <w:r w:rsidR="003C46B3">
        <w:rPr>
          <w:rFonts w:ascii="Times New Roman" w:hAnsi="Times New Roman" w:cs="Times New Roman"/>
          <w:sz w:val="24"/>
        </w:rPr>
        <w:t xml:space="preserve"> and the global average</w:t>
      </w:r>
      <w:r w:rsidR="004B0447">
        <w:rPr>
          <w:rFonts w:ascii="Times New Roman" w:hAnsi="Times New Roman" w:cs="Times New Roman"/>
          <w:sz w:val="24"/>
        </w:rPr>
        <w:t xml:space="preserve">. </w:t>
      </w:r>
      <w:r w:rsidR="009B0BA4">
        <w:rPr>
          <w:rFonts w:ascii="Times New Roman" w:hAnsi="Times New Roman" w:cs="Times New Roman"/>
          <w:sz w:val="24"/>
        </w:rPr>
        <w:t>All curves first increase and reach a peak, then decrease</w:t>
      </w:r>
      <w:r w:rsidR="00135946">
        <w:rPr>
          <w:rFonts w:ascii="Times New Roman" w:hAnsi="Times New Roman" w:cs="Times New Roman"/>
          <w:sz w:val="24"/>
        </w:rPr>
        <w:t xml:space="preserve"> due to saturation</w:t>
      </w:r>
      <w:r w:rsidR="009B0BA4">
        <w:rPr>
          <w:rFonts w:ascii="Times New Roman" w:hAnsi="Times New Roman" w:cs="Times New Roman"/>
          <w:sz w:val="24"/>
        </w:rPr>
        <w:t xml:space="preserve">. </w:t>
      </w:r>
      <w:r w:rsidR="004C6580">
        <w:rPr>
          <w:rFonts w:ascii="Times New Roman" w:hAnsi="Times New Roman" w:cs="Times New Roman"/>
          <w:sz w:val="24"/>
        </w:rPr>
        <w:t>However, depending on the geographic location of the stop, the time budget to reach peak position will be different: t</w:t>
      </w:r>
      <w:r w:rsidR="004B0447">
        <w:rPr>
          <w:rFonts w:ascii="Times New Roman" w:hAnsi="Times New Roman" w:cs="Times New Roman"/>
          <w:sz w:val="24"/>
        </w:rPr>
        <w:t xml:space="preserve">he position of each peak is gradually moving from smaller to larger </w:t>
      </w:r>
      <w:r w:rsidR="00F34690">
        <w:rPr>
          <w:rFonts w:ascii="Times New Roman" w:hAnsi="Times New Roman" w:cs="Times New Roman"/>
          <w:sz w:val="24"/>
        </w:rPr>
        <w:t xml:space="preserve">time </w:t>
      </w:r>
      <w:r w:rsidR="004B0447">
        <w:rPr>
          <w:rFonts w:ascii="Times New Roman" w:hAnsi="Times New Roman" w:cs="Times New Roman"/>
          <w:sz w:val="24"/>
        </w:rPr>
        <w:t xml:space="preserve">budget, showing the same pattern in </w:t>
      </w:r>
      <w:r w:rsidR="004B0447">
        <w:rPr>
          <w:rFonts w:ascii="Times New Roman" w:hAnsi="Times New Roman" w:cs="Times New Roman"/>
          <w:sz w:val="24"/>
        </w:rPr>
        <w:fldChar w:fldCharType="begin"/>
      </w:r>
      <w:r w:rsidR="004B0447">
        <w:rPr>
          <w:rFonts w:ascii="Times New Roman" w:hAnsi="Times New Roman" w:cs="Times New Roman"/>
          <w:sz w:val="24"/>
        </w:rPr>
        <w:instrText xml:space="preserve"> REF _Ref83844612 \h </w:instrText>
      </w:r>
      <w:r w:rsidR="004B0447">
        <w:rPr>
          <w:rFonts w:ascii="Times New Roman" w:hAnsi="Times New Roman" w:cs="Times New Roman"/>
          <w:sz w:val="24"/>
        </w:rPr>
      </w:r>
      <w:r w:rsidR="004B0447">
        <w:rPr>
          <w:rFonts w:ascii="Times New Roman" w:hAnsi="Times New Roman" w:cs="Times New Roman"/>
          <w:sz w:val="24"/>
        </w:rPr>
        <w:fldChar w:fldCharType="separate"/>
      </w:r>
      <w:r w:rsidR="004B0447" w:rsidRPr="001108B3">
        <w:rPr>
          <w:rFonts w:ascii="Times New Roman" w:hAnsi="Times New Roman" w:cs="Times New Roman"/>
          <w:sz w:val="24"/>
        </w:rPr>
        <w:t xml:space="preserve">Figure </w:t>
      </w:r>
      <w:r w:rsidR="004B0447">
        <w:rPr>
          <w:rFonts w:ascii="Times New Roman" w:hAnsi="Times New Roman" w:cs="Times New Roman"/>
          <w:noProof/>
          <w:sz w:val="24"/>
        </w:rPr>
        <w:t>4</w:t>
      </w:r>
      <w:r w:rsidR="004B0447">
        <w:rPr>
          <w:rFonts w:ascii="Times New Roman" w:hAnsi="Times New Roman" w:cs="Times New Roman"/>
          <w:sz w:val="24"/>
        </w:rPr>
        <w:fldChar w:fldCharType="end"/>
      </w:r>
      <w:r w:rsidR="009B0BA4">
        <w:rPr>
          <w:rFonts w:ascii="Times New Roman" w:hAnsi="Times New Roman" w:cs="Times New Roman"/>
          <w:sz w:val="24"/>
        </w:rPr>
        <w:t xml:space="preserve"> that unreliability </w:t>
      </w:r>
      <w:r w:rsidR="00462B82">
        <w:rPr>
          <w:rFonts w:ascii="Times New Roman" w:hAnsi="Times New Roman" w:cs="Times New Roman"/>
          <w:sz w:val="24"/>
        </w:rPr>
        <w:t xml:space="preserve">high cluster </w:t>
      </w:r>
      <w:r w:rsidR="009B0BA4">
        <w:rPr>
          <w:rFonts w:ascii="Times New Roman" w:hAnsi="Times New Roman" w:cs="Times New Roman"/>
          <w:sz w:val="24"/>
        </w:rPr>
        <w:t>will spread from inner ring to outer ring</w:t>
      </w:r>
      <w:r w:rsidR="004B0447">
        <w:rPr>
          <w:rFonts w:ascii="Times New Roman" w:hAnsi="Times New Roman" w:cs="Times New Roman"/>
          <w:sz w:val="24"/>
        </w:rPr>
        <w:t>.</w:t>
      </w:r>
      <w:r w:rsidR="00980B5C">
        <w:rPr>
          <w:rFonts w:ascii="Times New Roman" w:hAnsi="Times New Roman" w:cs="Times New Roman"/>
          <w:sz w:val="24"/>
        </w:rPr>
        <w:t xml:space="preserve"> We speculate </w:t>
      </w:r>
      <w:r w:rsidR="00EA5F84">
        <w:rPr>
          <w:rFonts w:ascii="Times New Roman" w:hAnsi="Times New Roman" w:cs="Times New Roman"/>
          <w:sz w:val="24"/>
        </w:rPr>
        <w:t xml:space="preserve">that </w:t>
      </w:r>
      <w:r w:rsidR="00980B5C">
        <w:rPr>
          <w:rFonts w:ascii="Times New Roman" w:hAnsi="Times New Roman" w:cs="Times New Roman"/>
          <w:sz w:val="24"/>
        </w:rPr>
        <w:t>th</w:t>
      </w:r>
      <w:r w:rsidR="00EA5F84">
        <w:rPr>
          <w:rFonts w:ascii="Times New Roman" w:hAnsi="Times New Roman" w:cs="Times New Roman"/>
          <w:sz w:val="24"/>
        </w:rPr>
        <w:t>is</w:t>
      </w:r>
      <w:r w:rsidR="00980B5C">
        <w:rPr>
          <w:rFonts w:ascii="Times New Roman" w:hAnsi="Times New Roman" w:cs="Times New Roman"/>
          <w:sz w:val="24"/>
        </w:rPr>
        <w:t xml:space="preserve"> phenomenon can be due to the star-shape distribution </w:t>
      </w:r>
      <w:r w:rsidR="00864FE2">
        <w:rPr>
          <w:rFonts w:ascii="Times New Roman" w:hAnsi="Times New Roman" w:cs="Times New Roman"/>
          <w:sz w:val="24"/>
        </w:rPr>
        <w:t xml:space="preserve">and transfer-focus planning strategy </w:t>
      </w:r>
      <w:r w:rsidR="00980B5C">
        <w:rPr>
          <w:rFonts w:ascii="Times New Roman" w:hAnsi="Times New Roman" w:cs="Times New Roman"/>
          <w:sz w:val="24"/>
        </w:rPr>
        <w:t xml:space="preserve">of the COTA bus system. </w:t>
      </w:r>
    </w:p>
    <w:p w14:paraId="4BC701A9" w14:textId="4B32E308" w:rsidR="001108B3" w:rsidRDefault="000B0CB6" w:rsidP="001108B3">
      <w:pPr>
        <w:keepNext/>
        <w:jc w:val="both"/>
      </w:pPr>
      <w:r>
        <w:rPr>
          <w:noProof/>
        </w:rPr>
        <w:drawing>
          <wp:inline distT="0" distB="0" distL="0" distR="0" wp14:anchorId="117D3A54" wp14:editId="6D3D32F8">
            <wp:extent cx="5915770" cy="3420987"/>
            <wp:effectExtent l="0" t="0" r="889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2581" cy="3430709"/>
                    </a:xfrm>
                    <a:prstGeom prst="rect">
                      <a:avLst/>
                    </a:prstGeom>
                    <a:noFill/>
                  </pic:spPr>
                </pic:pic>
              </a:graphicData>
            </a:graphic>
          </wp:inline>
        </w:drawing>
      </w:r>
    </w:p>
    <w:p w14:paraId="2E4F7B9E" w14:textId="639F2279" w:rsidR="00C864C0" w:rsidRDefault="001108B3" w:rsidP="001108B3">
      <w:pPr>
        <w:jc w:val="both"/>
        <w:rPr>
          <w:rFonts w:ascii="Times New Roman" w:hAnsi="Times New Roman" w:cs="Times New Roman"/>
          <w:sz w:val="24"/>
        </w:rPr>
      </w:pPr>
      <w:bookmarkStart w:id="28"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053F29">
        <w:rPr>
          <w:rFonts w:ascii="Times New Roman" w:hAnsi="Times New Roman" w:cs="Times New Roman"/>
          <w:noProof/>
          <w:sz w:val="24"/>
        </w:rPr>
        <w:t>5</w:t>
      </w:r>
      <w:r w:rsidRPr="001108B3">
        <w:rPr>
          <w:rFonts w:ascii="Times New Roman" w:hAnsi="Times New Roman" w:cs="Times New Roman"/>
          <w:sz w:val="24"/>
        </w:rPr>
        <w:fldChar w:fldCharType="end"/>
      </w:r>
      <w:bookmarkEnd w:id="28"/>
      <w:r w:rsidRPr="001108B3">
        <w:rPr>
          <w:rFonts w:ascii="Times New Roman" w:hAnsi="Times New Roman" w:cs="Times New Roman"/>
          <w:sz w:val="24"/>
        </w:rPr>
        <w:t xml:space="preserve">: </w:t>
      </w:r>
      <w:r w:rsidR="00E42509">
        <w:rPr>
          <w:rFonts w:ascii="Times New Roman" w:hAnsi="Times New Roman" w:cs="Times New Roman"/>
          <w:sz w:val="24"/>
        </w:rPr>
        <w:t>schedule-base</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06B5B741" w14:textId="75B03A5F"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6A496C70" w14:textId="2CCE5DAE" w:rsidR="0085327A"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25A75357" w14:textId="101479B1"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D27585" w:rsidRPr="00CE0A3F">
        <w:rPr>
          <w:rFonts w:ascii="Times New Roman" w:hAnsi="Times New Roman" w:cs="Times New Roman"/>
          <w:sz w:val="24"/>
        </w:rPr>
        <w:t xml:space="preserve">Figure </w:t>
      </w:r>
      <w:r w:rsidR="00D27585">
        <w:rPr>
          <w:rFonts w:ascii="Times New Roman" w:hAnsi="Times New Roman" w:cs="Times New Roman"/>
          <w:noProof/>
          <w:sz w:val="24"/>
        </w:rPr>
        <w:t>6</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w:t>
      </w:r>
      <w:r w:rsidR="00B85F89">
        <w:rPr>
          <w:rFonts w:ascii="Times New Roman" w:hAnsi="Times New Roman" w:cs="Times New Roman"/>
          <w:sz w:val="24"/>
        </w:rPr>
        <w:t xml:space="preserve"> Due to saturation, we only </w:t>
      </w:r>
      <w:r w:rsidR="00245839">
        <w:rPr>
          <w:rFonts w:ascii="Times New Roman" w:hAnsi="Times New Roman" w:cs="Times New Roman"/>
          <w:sz w:val="24"/>
        </w:rPr>
        <w:t>select</w:t>
      </w:r>
      <w:r w:rsidR="00B85F89">
        <w:rPr>
          <w:rFonts w:ascii="Times New Roman" w:hAnsi="Times New Roman" w:cs="Times New Roman"/>
          <w:sz w:val="24"/>
        </w:rPr>
        <w:t xml:space="preserve"> the results of 5 – 60 minutes</w:t>
      </w:r>
      <w:r w:rsidR="005D1235">
        <w:rPr>
          <w:rFonts w:ascii="Times New Roman" w:hAnsi="Times New Roman" w:cs="Times New Roman"/>
          <w:sz w:val="24"/>
        </w:rPr>
        <w:t xml:space="preserve"> </w:t>
      </w:r>
      <w:r w:rsidR="00B85F89">
        <w:rPr>
          <w:rFonts w:ascii="Times New Roman" w:hAnsi="Times New Roman" w:cs="Times New Roman"/>
          <w:sz w:val="24"/>
        </w:rPr>
        <w:t xml:space="preserve">in the visualization. </w:t>
      </w:r>
      <w:r w:rsidR="005D1235">
        <w:rPr>
          <w:rFonts w:ascii="Times New Roman" w:hAnsi="Times New Roman" w:cs="Times New Roman"/>
          <w:sz w:val="24"/>
        </w:rPr>
        <w:t xml:space="preserve">In terms of different time budgets, larger time budgets larger than 15 minutes show generally similar and heterogenous patterns, while smaller time budgets show more homogeneous pattern. We also observe similar patterns 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D27585" w:rsidRPr="001108B3">
        <w:rPr>
          <w:rFonts w:ascii="Times New Roman" w:hAnsi="Times New Roman" w:cs="Times New Roman"/>
          <w:sz w:val="24"/>
        </w:rPr>
        <w:t xml:space="preserve">Figure </w:t>
      </w:r>
      <w:r w:rsidR="00D27585">
        <w:rPr>
          <w:rFonts w:ascii="Times New Roman" w:hAnsi="Times New Roman" w:cs="Times New Roman"/>
          <w:noProof/>
          <w:sz w:val="24"/>
        </w:rPr>
        <w:t>5</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and other temporal analysis</w:t>
      </w:r>
      <w:r w:rsidR="00E94E0B">
        <w:rPr>
          <w:rFonts w:ascii="Times New Roman" w:hAnsi="Times New Roman" w:cs="Times New Roman"/>
          <w:sz w:val="24"/>
        </w:rPr>
        <w:t xml:space="preserve"> (e.g., hourly pattern)</w:t>
      </w:r>
      <w:r w:rsidR="004767A3">
        <w:rPr>
          <w:rFonts w:ascii="Times New Roman" w:hAnsi="Times New Roman" w:cs="Times New Roman"/>
          <w:sz w:val="24"/>
        </w:rPr>
        <w:t>.</w:t>
      </w:r>
    </w:p>
    <w:p w14:paraId="6A55FAFE" w14:textId="737E7B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lastRenderedPageBreak/>
        <w:t>We can observe two spikes among different months: February and September to October</w:t>
      </w:r>
      <w:r w:rsidR="0079283C">
        <w:rPr>
          <w:rFonts w:ascii="Times New Roman" w:hAnsi="Times New Roman" w:cs="Times New Roman"/>
          <w:sz w:val="24"/>
        </w:rPr>
        <w:t>. We have several speculative reasons: 1) this can be linked to the seasonal schedule adjustments in January, May, and September every year; 2)</w:t>
      </w:r>
      <w:r w:rsidR="00ED6DE1">
        <w:rPr>
          <w:rFonts w:ascii="Times New Roman" w:hAnsi="Times New Roman" w:cs="Times New Roman"/>
          <w:sz w:val="24"/>
        </w:rPr>
        <w:t xml:space="preserve"> </w:t>
      </w:r>
      <w:r w:rsidR="0079283C">
        <w:rPr>
          <w:rFonts w:ascii="Times New Roman" w:hAnsi="Times New Roman" w:cs="Times New Roman"/>
          <w:sz w:val="24"/>
        </w:rPr>
        <w:t>the dates are rather close to the Ohio State University’s semester starts in January – February and September – October</w:t>
      </w:r>
      <w:r w:rsidR="00ED6DE1">
        <w:rPr>
          <w:rFonts w:ascii="Times New Roman" w:hAnsi="Times New Roman" w:cs="Times New Roman"/>
          <w:sz w:val="24"/>
        </w:rPr>
        <w:t>, which is a major source for the ridership of COTA system</w:t>
      </w:r>
      <w:r w:rsidR="0079283C">
        <w:rPr>
          <w:rFonts w:ascii="Times New Roman" w:hAnsi="Times New Roman" w:cs="Times New Roman"/>
          <w:sz w:val="24"/>
        </w:rPr>
        <w:t xml:space="preserve">. </w:t>
      </w:r>
    </w:p>
    <w:p w14:paraId="635E2471" w14:textId="67510E50" w:rsidR="00CE0A3F" w:rsidRDefault="008A2A50" w:rsidP="00CE0A3F">
      <w:pPr>
        <w:keepNext/>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AD0D966" w:rsidR="004F279E" w:rsidRDefault="00CE0A3F" w:rsidP="00CE0A3F">
      <w:pPr>
        <w:jc w:val="both"/>
        <w:rPr>
          <w:rFonts w:ascii="Times New Roman" w:hAnsi="Times New Roman" w:cs="Times New Roman"/>
          <w:sz w:val="24"/>
        </w:rPr>
      </w:pPr>
      <w:bookmarkStart w:id="29"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053F29">
        <w:rPr>
          <w:rFonts w:ascii="Times New Roman" w:hAnsi="Times New Roman" w:cs="Times New Roman"/>
          <w:noProof/>
          <w:sz w:val="24"/>
        </w:rPr>
        <w:t>6</w:t>
      </w:r>
      <w:r w:rsidRPr="00CE0A3F">
        <w:rPr>
          <w:rFonts w:ascii="Times New Roman" w:hAnsi="Times New Roman" w:cs="Times New Roman"/>
          <w:sz w:val="24"/>
        </w:rPr>
        <w:fldChar w:fldCharType="end"/>
      </w:r>
      <w:bookmarkEnd w:id="29"/>
      <w:r w:rsidRPr="00CE0A3F">
        <w:rPr>
          <w:rFonts w:ascii="Times New Roman" w:hAnsi="Times New Roman" w:cs="Times New Roman"/>
          <w:sz w:val="24"/>
        </w:rPr>
        <w:t xml:space="preserve">: </w:t>
      </w:r>
      <w:r w:rsidR="00F935C3">
        <w:rPr>
          <w:rFonts w:ascii="Times New Roman" w:hAnsi="Times New Roman" w:cs="Times New Roman"/>
          <w:sz w:val="24"/>
        </w:rPr>
        <w:t xml:space="preserve">schedule-based </w:t>
      </w:r>
      <w:r w:rsidRPr="00CE0A3F">
        <w:rPr>
          <w:rFonts w:ascii="Times New Roman" w:hAnsi="Times New Roman" w:cs="Times New Roman"/>
          <w:sz w:val="24"/>
        </w:rPr>
        <w:t>accessibility unreliability</w:t>
      </w:r>
      <w:r w:rsidR="00F935C3">
        <w:rPr>
          <w:rFonts w:ascii="Times New Roman" w:hAnsi="Times New Roman" w:cs="Times New Roman"/>
          <w:sz w:val="24"/>
        </w:rPr>
        <w:t>’s daily average</w:t>
      </w:r>
      <w:r w:rsidRPr="00CE0A3F">
        <w:rPr>
          <w:rFonts w:ascii="Times New Roman" w:hAnsi="Times New Roman" w:cs="Times New Roman"/>
          <w:sz w:val="24"/>
        </w:rPr>
        <w:t xml:space="preserve"> with time budgets of 5 -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are </w:t>
      </w:r>
      <w:r w:rsidR="004A6C45">
        <w:rPr>
          <w:rFonts w:ascii="Times New Roman" w:hAnsi="Times New Roman" w:cs="Times New Roman"/>
          <w:sz w:val="24"/>
        </w:rPr>
        <w:t>missing data.</w:t>
      </w:r>
    </w:p>
    <w:p w14:paraId="6162545D" w14:textId="77777777" w:rsidR="00995D0C" w:rsidRDefault="00995D0C" w:rsidP="00060E57">
      <w:pPr>
        <w:jc w:val="both"/>
        <w:rPr>
          <w:rFonts w:ascii="Times New Roman" w:hAnsi="Times New Roman" w:cs="Times New Roman"/>
          <w:sz w:val="24"/>
        </w:rPr>
      </w:pPr>
    </w:p>
    <w:p w14:paraId="6422A275" w14:textId="77777777" w:rsidR="00614E4D" w:rsidRDefault="00614E4D" w:rsidP="00060E57">
      <w:pPr>
        <w:jc w:val="both"/>
        <w:rPr>
          <w:rFonts w:ascii="Times New Roman" w:hAnsi="Times New Roman" w:cs="Times New Roman"/>
          <w:sz w:val="24"/>
        </w:rPr>
      </w:pPr>
    </w:p>
    <w:p w14:paraId="4832F188" w14:textId="2DDA0D34" w:rsidR="00112FB6"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 xml:space="preserve">week.  </w:t>
      </w:r>
    </w:p>
    <w:p w14:paraId="52B87F0A" w14:textId="5045880A" w:rsidR="000B0E6A" w:rsidRPr="000B0E6A" w:rsidRDefault="000B0E6A" w:rsidP="00060E57">
      <w:pPr>
        <w:jc w:val="both"/>
        <w:rPr>
          <w:rFonts w:ascii="Times New Roman" w:hAnsi="Times New Roman" w:cs="Times New Roman"/>
          <w:bCs/>
          <w:sz w:val="24"/>
        </w:rPr>
      </w:pPr>
      <w:r>
        <w:rPr>
          <w:rFonts w:ascii="Times New Roman" w:hAnsi="Times New Roman" w:cs="Times New Roman"/>
          <w:bCs/>
          <w:sz w:val="24"/>
        </w:rPr>
        <w:fldChar w:fldCharType="begin"/>
      </w:r>
      <w:r>
        <w:rPr>
          <w:rFonts w:ascii="Times New Roman" w:hAnsi="Times New Roman" w:cs="Times New Roman"/>
          <w:bCs/>
          <w:sz w:val="24"/>
        </w:rPr>
        <w:instrText xml:space="preserve"> REF _Ref84096653 \h </w:instrText>
      </w:r>
      <w:r>
        <w:rPr>
          <w:rFonts w:ascii="Times New Roman" w:hAnsi="Times New Roman" w:cs="Times New Roman"/>
          <w:bCs/>
          <w:sz w:val="24"/>
        </w:rPr>
      </w:r>
      <w:r>
        <w:rPr>
          <w:rFonts w:ascii="Times New Roman" w:hAnsi="Times New Roman" w:cs="Times New Roman"/>
          <w:bCs/>
          <w:sz w:val="24"/>
        </w:rPr>
        <w:fldChar w:fldCharType="separate"/>
      </w:r>
      <w:r w:rsidR="00F935C3" w:rsidRPr="00FB6721">
        <w:rPr>
          <w:rFonts w:ascii="Times New Roman" w:hAnsi="Times New Roman" w:cs="Times New Roman"/>
          <w:sz w:val="24"/>
        </w:rPr>
        <w:t xml:space="preserve">Figure </w:t>
      </w:r>
      <w:r w:rsidR="00F935C3">
        <w:rPr>
          <w:rFonts w:ascii="Times New Roman" w:hAnsi="Times New Roman" w:cs="Times New Roman"/>
          <w:noProof/>
          <w:sz w:val="24"/>
        </w:rPr>
        <w:t>7</w:t>
      </w:r>
      <w:r>
        <w:rPr>
          <w:rFonts w:ascii="Times New Roman" w:hAnsi="Times New Roman" w:cs="Times New Roman"/>
          <w:bCs/>
          <w:sz w:val="24"/>
        </w:rPr>
        <w:fldChar w:fldCharType="end"/>
      </w:r>
      <w:r>
        <w:rPr>
          <w:rFonts w:ascii="Times New Roman" w:hAnsi="Times New Roman" w:cs="Times New Roman"/>
          <w:bCs/>
          <w:sz w:val="24"/>
        </w:rPr>
        <w:t xml:space="preserve"> shows the average normalized accessibility unreliability for each day of the week for the week of Sep 4, </w:t>
      </w:r>
      <w:r w:rsidR="007E2B68">
        <w:rPr>
          <w:rFonts w:ascii="Times New Roman" w:hAnsi="Times New Roman" w:cs="Times New Roman"/>
          <w:bCs/>
          <w:sz w:val="24"/>
        </w:rPr>
        <w:t>2019,</w:t>
      </w:r>
      <w:r>
        <w:rPr>
          <w:rFonts w:ascii="Times New Roman" w:hAnsi="Times New Roman" w:cs="Times New Roman"/>
          <w:bCs/>
          <w:sz w:val="24"/>
        </w:rPr>
        <w:t xml:space="preserve"> at 8am. </w:t>
      </w:r>
      <w:r w:rsidR="00607611">
        <w:rPr>
          <w:rFonts w:ascii="Times New Roman" w:hAnsi="Times New Roman" w:cs="Times New Roman"/>
          <w:bCs/>
          <w:sz w:val="24"/>
        </w:rPr>
        <w:t xml:space="preserve">We select the week because it is in the most recent four months in the time span and has average level of unreliability to represent all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F935C3" w:rsidRPr="00CE0A3F">
        <w:rPr>
          <w:rFonts w:ascii="Times New Roman" w:hAnsi="Times New Roman" w:cs="Times New Roman"/>
          <w:sz w:val="24"/>
        </w:rPr>
        <w:t xml:space="preserve">Figure </w:t>
      </w:r>
      <w:r w:rsidR="00F935C3">
        <w:rPr>
          <w:rFonts w:ascii="Times New Roman" w:hAnsi="Times New Roman" w:cs="Times New Roman"/>
          <w:noProof/>
          <w:sz w:val="24"/>
        </w:rPr>
        <w:t>6</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 have the highest accessibility unreliability, while Monday, Saturday, and Sunday have the lowest accessibility unreliability. This pattern is very consistent with prior findings about delay </w:t>
      </w:r>
      <w:r w:rsidR="00591F88">
        <w:rPr>
          <w:rFonts w:ascii="Times New Roman" w:hAnsi="Times New Roman" w:cs="Times New Roman"/>
          <w:bCs/>
          <w:sz w:val="24"/>
        </w:rPr>
        <w:fldChar w:fldCharType="begin" w:fldLock="1"/>
      </w:r>
      <w:r w:rsidR="00591F88">
        <w:rPr>
          <w:rFonts w:ascii="Times New Roman" w:hAnsi="Times New Roman" w:cs="Times New Roman"/>
          <w:bCs/>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691999db-e363-4596-9041-7dbf00d3c8f9"]}],"mendeley":{"formattedCitation":"(Park, Mount, Liu, Xiao, &amp; Miller, 2020b)","plainTextFormattedCitation":"(Park, Mount, Liu, Xiao, &amp; Miller, 2020b)","previouslyFormattedCitation":"(Park, Mount, Liu, Xiao,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Park, Mount, Liu, Xiao,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s unreliability to delay and transfer’s time penalty. </w:t>
      </w:r>
    </w:p>
    <w:p w14:paraId="6BA74F96" w14:textId="0FA17287" w:rsidR="00FB6721" w:rsidRDefault="009A5F9B" w:rsidP="00FB6721">
      <w:pPr>
        <w:keepNext/>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DC17B22" w:rsidR="00614E4D" w:rsidRDefault="00FB6721" w:rsidP="00FB6721">
      <w:pPr>
        <w:jc w:val="both"/>
        <w:rPr>
          <w:rFonts w:ascii="Times New Roman" w:hAnsi="Times New Roman" w:cs="Times New Roman"/>
          <w:sz w:val="24"/>
        </w:rPr>
      </w:pPr>
      <w:bookmarkStart w:id="30"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F935C3">
        <w:rPr>
          <w:rFonts w:ascii="Times New Roman" w:hAnsi="Times New Roman" w:cs="Times New Roman"/>
          <w:noProof/>
          <w:sz w:val="24"/>
        </w:rPr>
        <w:t>7</w:t>
      </w:r>
      <w:r w:rsidRPr="00FB6721">
        <w:rPr>
          <w:rFonts w:ascii="Times New Roman" w:hAnsi="Times New Roman" w:cs="Times New Roman"/>
          <w:sz w:val="24"/>
        </w:rPr>
        <w:fldChar w:fldCharType="end"/>
      </w:r>
      <w:bookmarkEnd w:id="30"/>
      <w:r w:rsidRPr="00FB6721">
        <w:rPr>
          <w:rFonts w:ascii="Times New Roman" w:hAnsi="Times New Roman" w:cs="Times New Roman"/>
          <w:sz w:val="24"/>
        </w:rPr>
        <w:t xml:space="preserve">: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F86C77">
        <w:rPr>
          <w:rFonts w:ascii="Times New Roman" w:hAnsi="Times New Roman" w:cs="Times New Roman"/>
          <w:sz w:val="24"/>
        </w:rPr>
        <w:t xml:space="preserve">’s </w:t>
      </w:r>
      <w:r w:rsidRPr="00FB6721">
        <w:rPr>
          <w:rFonts w:ascii="Times New Roman" w:hAnsi="Times New Roman" w:cs="Times New Roman"/>
          <w:sz w:val="24"/>
        </w:rPr>
        <w:t>unrelia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6153FF">
        <w:rPr>
          <w:rFonts w:ascii="Times New Roman" w:hAnsi="Times New Roman" w:cs="Times New Roman"/>
          <w:sz w:val="24"/>
        </w:rPr>
        <w:t>realistic</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36ACC264" w:rsidR="0015454B"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32D612EE" w14:textId="178BEF08" w:rsidR="00353DC7" w:rsidRDefault="00981D96" w:rsidP="00060E57">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84097528 \h </w:instrText>
      </w:r>
      <w:r>
        <w:rPr>
          <w:rFonts w:ascii="Times New Roman" w:hAnsi="Times New Roman" w:cs="Times New Roman"/>
          <w:sz w:val="24"/>
        </w:rPr>
      </w:r>
      <w:r>
        <w:rPr>
          <w:rFonts w:ascii="Times New Roman" w:hAnsi="Times New Roman" w:cs="Times New Roman"/>
          <w:sz w:val="24"/>
        </w:rPr>
        <w:fldChar w:fldCharType="separate"/>
      </w:r>
      <w:r w:rsidR="00A73804" w:rsidRPr="00614E4D">
        <w:rPr>
          <w:rFonts w:ascii="Times New Roman" w:hAnsi="Times New Roman" w:cs="Times New Roman"/>
          <w:sz w:val="24"/>
        </w:rPr>
        <w:t xml:space="preserve">Figure </w:t>
      </w:r>
      <w:r w:rsidR="00A7380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presents</w:t>
      </w:r>
      <w:r w:rsidR="002E5621">
        <w:rPr>
          <w:rFonts w:ascii="Times New Roman" w:hAnsi="Times New Roman" w:cs="Times New Roman"/>
          <w:sz w:val="24"/>
        </w:rPr>
        <w:t xml:space="preserve">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w:t>
      </w:r>
      <w:r w:rsidR="006D600B">
        <w:rPr>
          <w:rFonts w:ascii="Times New Roman" w:hAnsi="Times New Roman" w:cs="Times New Roman"/>
          <w:sz w:val="24"/>
        </w:rPr>
        <w:t>’s</w:t>
      </w:r>
      <w:r w:rsidR="00FD73DF">
        <w:rPr>
          <w:rFonts w:ascii="Times New Roman" w:hAnsi="Times New Roman" w:cs="Times New Roman"/>
          <w:sz w:val="24"/>
        </w:rPr>
        <w:t xml:space="preserve"> unreliability’s hourly pattern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We choose 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reason </w:t>
      </w:r>
      <w:r w:rsidR="00A677E6">
        <w:rPr>
          <w:rFonts w:ascii="Times New Roman" w:hAnsi="Times New Roman" w:cs="Times New Roman"/>
          <w:sz w:val="24"/>
        </w:rPr>
        <w:t xml:space="preserve">of </w:t>
      </w:r>
      <w:r w:rsidR="00F7374B">
        <w:rPr>
          <w:rFonts w:ascii="Times New Roman" w:hAnsi="Times New Roman" w:cs="Times New Roman"/>
          <w:sz w:val="24"/>
        </w:rPr>
        <w:t>the</w:t>
      </w:r>
      <w:r w:rsidR="00AE3134">
        <w:rPr>
          <w:rFonts w:ascii="Times New Roman" w:hAnsi="Times New Roman" w:cs="Times New Roman"/>
          <w:sz w:val="24"/>
        </w:rPr>
        <w:t xml:space="preserve"> </w:t>
      </w:r>
      <w:r w:rsidR="00A677E6">
        <w:rPr>
          <w:rFonts w:ascii="Times New Roman" w:hAnsi="Times New Roman" w:cs="Times New Roman"/>
          <w:sz w:val="24"/>
        </w:rPr>
        <w:t xml:space="preserve">week analysis: the daily analysis shows that unreliability on this day is neither too high nor too low. </w:t>
      </w:r>
    </w:p>
    <w:p w14:paraId="1CAA544A" w14:textId="2279244D" w:rsidR="00981D96" w:rsidRPr="00981D96" w:rsidRDefault="00C447B7" w:rsidP="00353DC7">
      <w:pPr>
        <w:ind w:firstLine="720"/>
        <w:jc w:val="both"/>
        <w:rPr>
          <w:rFonts w:ascii="Times New Roman" w:hAnsi="Times New Roman" w:cs="Times New Roman"/>
          <w:sz w:val="24"/>
        </w:rPr>
      </w:pPr>
      <w:r>
        <w:rPr>
          <w:rFonts w:ascii="Times New Roman" w:hAnsi="Times New Roman" w:cs="Times New Roman"/>
          <w:sz w:val="24"/>
        </w:rPr>
        <w:t>The differences between different hours are not</w:t>
      </w:r>
      <w:r w:rsidR="00353DC7">
        <w:rPr>
          <w:rFonts w:ascii="Times New Roman" w:hAnsi="Times New Roman" w:cs="Times New Roman"/>
          <w:sz w:val="24"/>
        </w:rPr>
        <w:t xml:space="preserve"> very drastic</w:t>
      </w:r>
      <w:r>
        <w:rPr>
          <w:rFonts w:ascii="Times New Roman" w:hAnsi="Times New Roman" w:cs="Times New Roman"/>
          <w:sz w:val="24"/>
        </w:rPr>
        <w:t xml:space="preserve">. The morning rush hour (8:00) and </w:t>
      </w:r>
      <w:r w:rsidR="00353DC7">
        <w:rPr>
          <w:rFonts w:ascii="Times New Roman" w:hAnsi="Times New Roman" w:cs="Times New Roman"/>
          <w:sz w:val="24"/>
        </w:rPr>
        <w:t xml:space="preserve">the </w:t>
      </w:r>
      <w:r>
        <w:rPr>
          <w:rFonts w:ascii="Times New Roman" w:hAnsi="Times New Roman" w:cs="Times New Roman"/>
          <w:sz w:val="24"/>
        </w:rPr>
        <w:t>afternoon rush hour (18:00)</w:t>
      </w:r>
      <w:r w:rsidR="00941DF2">
        <w:rPr>
          <w:rFonts w:ascii="Times New Roman" w:hAnsi="Times New Roman" w:cs="Times New Roman"/>
          <w:sz w:val="24"/>
        </w:rPr>
        <w:t xml:space="preserve"> </w:t>
      </w:r>
      <w:r w:rsidR="00E5721A">
        <w:rPr>
          <w:rFonts w:ascii="Times New Roman" w:hAnsi="Times New Roman" w:cs="Times New Roman"/>
          <w:sz w:val="24"/>
        </w:rPr>
        <w:t xml:space="preserve">have </w:t>
      </w:r>
      <w:r w:rsidR="00941DF2">
        <w:rPr>
          <w:rFonts w:ascii="Times New Roman" w:hAnsi="Times New Roman" w:cs="Times New Roman"/>
          <w:sz w:val="24"/>
        </w:rPr>
        <w:t>highe</w:t>
      </w:r>
      <w:r w:rsidR="00C54526">
        <w:rPr>
          <w:rFonts w:ascii="Times New Roman" w:hAnsi="Times New Roman" w:cs="Times New Roman"/>
          <w:sz w:val="24"/>
        </w:rPr>
        <w:t>st</w:t>
      </w:r>
      <w:r w:rsidR="00941DF2">
        <w:rPr>
          <w:rFonts w:ascii="Times New Roman" w:hAnsi="Times New Roman" w:cs="Times New Roman"/>
          <w:sz w:val="24"/>
        </w:rPr>
        <w:t xml:space="preserve"> unreliability</w:t>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E5721A">
        <w:rPr>
          <w:rFonts w:ascii="Times New Roman" w:hAnsi="Times New Roman" w:cs="Times New Roman"/>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691999db-e363-4596-9041-7dbf00d3c8f9"]}],"mendeley":{"formattedCitation":"(Park et al., 2020b)","plainTextFormattedCitation":"(Park et al., 2020b)","previouslyFormattedCitation":"(Park et al.,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Park et al., 2020b)</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E5721A">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difference between unreliability on different hours also becomes less obvious for very </w:t>
      </w:r>
      <w:proofErr w:type="gramStart"/>
      <w:r w:rsidR="000873E7">
        <w:rPr>
          <w:rFonts w:ascii="Times New Roman" w:hAnsi="Times New Roman" w:cs="Times New Roman"/>
          <w:sz w:val="24"/>
        </w:rPr>
        <w:t>small time</w:t>
      </w:r>
      <w:proofErr w:type="gramEnd"/>
      <w:r w:rsidR="000873E7">
        <w:rPr>
          <w:rFonts w:ascii="Times New Roman" w:hAnsi="Times New Roman" w:cs="Times New Roman"/>
          <w:sz w:val="24"/>
        </w:rPr>
        <w:t xml:space="preserve"> budget like 5 minutes, which is also consistent with the analysis above.</w:t>
      </w:r>
    </w:p>
    <w:p w14:paraId="6EE033C1" w14:textId="6A499C05" w:rsidR="00614E4D" w:rsidRDefault="007B04DB" w:rsidP="00614E4D">
      <w:pPr>
        <w:keepNext/>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388B2EC" w:rsidR="00614E4D" w:rsidRDefault="00614E4D" w:rsidP="00614E4D">
      <w:pPr>
        <w:jc w:val="both"/>
        <w:rPr>
          <w:rFonts w:ascii="Times New Roman" w:hAnsi="Times New Roman" w:cs="Times New Roman"/>
          <w:sz w:val="24"/>
        </w:rPr>
      </w:pPr>
      <w:bookmarkStart w:id="31"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935C3">
        <w:rPr>
          <w:rFonts w:ascii="Times New Roman" w:hAnsi="Times New Roman" w:cs="Times New Roman"/>
          <w:noProof/>
          <w:sz w:val="24"/>
        </w:rPr>
        <w:t>8</w:t>
      </w:r>
      <w:r w:rsidRPr="00614E4D">
        <w:rPr>
          <w:rFonts w:ascii="Times New Roman" w:hAnsi="Times New Roman" w:cs="Times New Roman"/>
          <w:sz w:val="24"/>
        </w:rPr>
        <w:fldChar w:fldCharType="end"/>
      </w:r>
      <w:bookmarkEnd w:id="31"/>
      <w:r w:rsidRPr="00614E4D">
        <w:rPr>
          <w:rFonts w:ascii="Times New Roman" w:hAnsi="Times New Roman" w:cs="Times New Roman"/>
          <w:sz w:val="24"/>
        </w:rPr>
        <w:t xml:space="preserve">: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s</w:t>
      </w:r>
      <w:r w:rsidRPr="00614E4D">
        <w:rPr>
          <w:rFonts w:ascii="Times New Roman" w:hAnsi="Times New Roman" w:cs="Times New Roman"/>
          <w:sz w:val="24"/>
        </w:rPr>
        <w:t xml:space="preserve"> unreliability </w:t>
      </w:r>
      <w:r w:rsidR="00E2521C">
        <w:rPr>
          <w:rFonts w:ascii="Times New Roman" w:hAnsi="Times New Roman" w:cs="Times New Roman"/>
          <w:sz w:val="24"/>
        </w:rPr>
        <w:t xml:space="preserve">with respect to </w:t>
      </w:r>
      <w:r w:rsidR="008E2F54">
        <w:rPr>
          <w:rFonts w:ascii="Times New Roman" w:hAnsi="Times New Roman" w:cs="Times New Roman"/>
          <w:sz w:val="24"/>
        </w:rPr>
        <w:t>the realistic</w:t>
      </w:r>
      <w:r w:rsidR="00E2521C">
        <w:rPr>
          <w:rFonts w:ascii="Times New Roman" w:hAnsi="Times New Roman" w:cs="Times New Roman"/>
          <w:sz w:val="24"/>
        </w:rPr>
        <w:t xml:space="preserve"> accessibility </w:t>
      </w:r>
      <w:r w:rsidR="00591F88">
        <w:rPr>
          <w:rFonts w:ascii="Times New Roman" w:hAnsi="Times New Roman" w:cs="Times New Roman"/>
          <w:sz w:val="24"/>
        </w:rPr>
        <w:t>for start time of 6</w:t>
      </w:r>
      <w:r w:rsidR="002E1F05">
        <w:rPr>
          <w:rFonts w:ascii="Times New Roman" w:hAnsi="Times New Roman" w:cs="Times New Roman"/>
          <w:sz w:val="24"/>
        </w:rPr>
        <w:t>:00</w:t>
      </w:r>
      <w:r w:rsidR="00591F88">
        <w:rPr>
          <w:rFonts w:ascii="Times New Roman" w:hAnsi="Times New Roman" w:cs="Times New Roman"/>
          <w:sz w:val="24"/>
        </w:rPr>
        <w:t xml:space="preserve"> to </w:t>
      </w:r>
      <w:r w:rsidR="002E1F05">
        <w:rPr>
          <w:rFonts w:ascii="Times New Roman" w:hAnsi="Times New Roman" w:cs="Times New Roman"/>
          <w:sz w:val="24"/>
        </w:rPr>
        <w:t>23:00</w:t>
      </w:r>
      <w:r w:rsidR="00591F88">
        <w:rPr>
          <w:rFonts w:ascii="Times New Roman" w:hAnsi="Times New Roman" w:cs="Times New Roman"/>
          <w:sz w:val="24"/>
        </w:rPr>
        <w:t xml:space="preserve"> </w:t>
      </w:r>
      <w:r w:rsidRPr="00614E4D">
        <w:rPr>
          <w:rFonts w:ascii="Times New Roman" w:hAnsi="Times New Roman" w:cs="Times New Roman"/>
          <w:sz w:val="24"/>
        </w:rPr>
        <w:t>for time budget of 5, 15, 30, 45, and 60</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060E57">
      <w:pPr>
        <w:jc w:val="both"/>
        <w:rPr>
          <w:rFonts w:ascii="Times New Roman" w:hAnsi="Times New Roman" w:cs="Times New Roman"/>
          <w:sz w:val="24"/>
        </w:rPr>
      </w:pPr>
    </w:p>
    <w:p w14:paraId="1DFC6680" w14:textId="54E92C8F" w:rsidR="00A73804" w:rsidRDefault="00A73804" w:rsidP="00A73804">
      <w:pPr>
        <w:pStyle w:val="ListParagraph"/>
        <w:numPr>
          <w:ilvl w:val="0"/>
          <w:numId w:val="1"/>
        </w:numPr>
        <w:jc w:val="both"/>
        <w:rPr>
          <w:rFonts w:ascii="Times New Roman" w:hAnsi="Times New Roman" w:cs="Times New Roman"/>
          <w:sz w:val="24"/>
        </w:rPr>
      </w:pPr>
      <w:r>
        <w:rPr>
          <w:rFonts w:ascii="Times New Roman" w:hAnsi="Times New Roman" w:cs="Times New Roman"/>
          <w:sz w:val="24"/>
        </w:rPr>
        <w:t>Conclusion</w:t>
      </w:r>
    </w:p>
    <w:p w14:paraId="489E71CC" w14:textId="5FDAA0A1" w:rsidR="00581A4E" w:rsidRDefault="008E1366" w:rsidP="00A73804">
      <w:pPr>
        <w:jc w:val="both"/>
        <w:rPr>
          <w:rFonts w:ascii="Times New Roman" w:hAnsi="Times New Roman" w:cs="Times New Roman"/>
          <w:sz w:val="24"/>
        </w:rPr>
      </w:pPr>
      <w:commentRangeStart w:id="32"/>
      <w:r>
        <w:rPr>
          <w:rFonts w:ascii="Times New Roman" w:hAnsi="Times New Roman" w:cs="Times New Roman"/>
          <w:sz w:val="24"/>
        </w:rPr>
        <w:t>Measuring transit user’s accessibility is a crucial part of public transit research and a prerequisite of transit planning</w:t>
      </w:r>
      <w:r w:rsidR="00D639FE">
        <w:rPr>
          <w:rFonts w:ascii="Times New Roman" w:hAnsi="Times New Roman" w:cs="Times New Roman"/>
          <w:sz w:val="24"/>
        </w:rPr>
        <w:t xml:space="preserve"> and policy making</w:t>
      </w:r>
      <w:r>
        <w:rPr>
          <w:rFonts w:ascii="Times New Roman" w:hAnsi="Times New Roman" w:cs="Times New Roman"/>
          <w:sz w:val="24"/>
        </w:rPr>
        <w:t>. However, t</w:t>
      </w:r>
      <w:r>
        <w:rPr>
          <w:rFonts w:ascii="Times New Roman" w:hAnsi="Times New Roman" w:cs="Times New Roman"/>
          <w:sz w:val="24"/>
        </w:rPr>
        <w:t>raditional</w:t>
      </w:r>
      <w:r w:rsidR="007A21B6">
        <w:rPr>
          <w:rFonts w:ascii="Times New Roman" w:hAnsi="Times New Roman" w:cs="Times New Roman"/>
          <w:sz w:val="24"/>
        </w:rPr>
        <w:t xml:space="preserve"> measures, including scheduled and retrospective real-time accessibility,</w:t>
      </w:r>
      <w:r>
        <w:rPr>
          <w:rFonts w:ascii="Times New Roman" w:hAnsi="Times New Roman" w:cs="Times New Roman"/>
          <w:sz w:val="24"/>
        </w:rPr>
        <w:t xml:space="preserve"> overestimate </w:t>
      </w:r>
      <w:commentRangeEnd w:id="32"/>
      <w:r w:rsidR="00382DF6">
        <w:rPr>
          <w:rStyle w:val="CommentReference"/>
        </w:rPr>
        <w:commentReference w:id="32"/>
      </w:r>
      <w:r>
        <w:rPr>
          <w:rFonts w:ascii="Times New Roman" w:hAnsi="Times New Roman" w:cs="Times New Roman"/>
          <w:sz w:val="24"/>
        </w:rPr>
        <w:t>the ability of users to obtain information and</w:t>
      </w:r>
      <w:r>
        <w:rPr>
          <w:rFonts w:ascii="Times New Roman" w:hAnsi="Times New Roman" w:cs="Times New Roman"/>
          <w:sz w:val="24"/>
        </w:rPr>
        <w:t xml:space="preserve"> reach places. Schedule-based accessibility measures ignore the variation of on-time performance</w:t>
      </w:r>
      <w:r w:rsidR="00D639FE">
        <w:rPr>
          <w:rFonts w:ascii="Times New Roman" w:hAnsi="Times New Roman" w:cs="Times New Roman"/>
          <w:sz w:val="24"/>
        </w:rPr>
        <w:t>, while retrospective real-time measures assume transit users</w:t>
      </w:r>
      <w:r w:rsidR="00540C24">
        <w:rPr>
          <w:rFonts w:ascii="Times New Roman" w:hAnsi="Times New Roman" w:cs="Times New Roman"/>
          <w:sz w:val="24"/>
        </w:rPr>
        <w:t xml:space="preserve"> know future arrival time </w:t>
      </w:r>
      <w:r w:rsidR="00540C24" w:rsidRPr="00540C24">
        <w:rPr>
          <w:rFonts w:ascii="Times New Roman" w:hAnsi="Times New Roman" w:cs="Times New Roman"/>
          <w:i/>
          <w:iCs/>
          <w:sz w:val="24"/>
        </w:rPr>
        <w:t>a priori</w:t>
      </w:r>
      <w:r w:rsidR="00540C24">
        <w:rPr>
          <w:rFonts w:ascii="Times New Roman" w:hAnsi="Times New Roman" w:cs="Times New Roman"/>
          <w:sz w:val="24"/>
        </w:rPr>
        <w:t xml:space="preserve"> and never miss a bus</w:t>
      </w:r>
      <w:r w:rsidR="00D639FE">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453313" w:rsidRPr="003C2627">
        <w:rPr>
          <w:rFonts w:ascii="Times New Roman" w:hAnsi="Times New Roman" w:cs="Times New Roman"/>
          <w:i/>
          <w:iCs/>
          <w:sz w:val="24"/>
        </w:rPr>
        <w:t>realistic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8415C6">
        <w:rPr>
          <w:rFonts w:ascii="Times New Roman" w:hAnsi="Times New Roman" w:cs="Times New Roman"/>
          <w:sz w:val="24"/>
        </w:rPr>
        <w:t xml:space="preserve">traditional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decision-making </w:t>
      </w:r>
      <w:r w:rsidR="000F29E2">
        <w:rPr>
          <w:rFonts w:ascii="Times New Roman" w:hAnsi="Times New Roman" w:cs="Times New Roman"/>
          <w:sz w:val="24"/>
        </w:rPr>
        <w:t xml:space="preserve">proces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Realistic STP uses a two-step method to simulate the decision-making and implementation process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retrospective-based measure and realistic measure; unreliability quantifies the overestimation of traditional measures</w:t>
      </w:r>
      <w:r w:rsidR="00A51A2B">
        <w:rPr>
          <w:rFonts w:ascii="Times New Roman" w:hAnsi="Times New Roman" w:cs="Times New Roman"/>
          <w:sz w:val="24"/>
        </w:rPr>
        <w:t>, i.e., the difference</w:t>
      </w:r>
      <w:r w:rsidR="009C144B">
        <w:rPr>
          <w:rFonts w:ascii="Times New Roman" w:hAnsi="Times New Roman" w:cs="Times New Roman"/>
          <w:sz w:val="24"/>
        </w:rPr>
        <w:t xml:space="preserve"> between </w:t>
      </w:r>
      <w:r w:rsidR="003C2627">
        <w:rPr>
          <w:rFonts w:ascii="Times New Roman" w:hAnsi="Times New Roman" w:cs="Times New Roman"/>
          <w:sz w:val="24"/>
        </w:rPr>
        <w:t>transit system’s expectation and users’ realistic ability.</w:t>
      </w:r>
      <w:r w:rsidR="00581A4E">
        <w:rPr>
          <w:rFonts w:ascii="Times New Roman" w:hAnsi="Times New Roman" w:cs="Times New Roman"/>
          <w:sz w:val="24"/>
        </w:rPr>
        <w:t xml:space="preserve"> </w:t>
      </w:r>
    </w:p>
    <w:p w14:paraId="5329442F" w14:textId="21888EBF" w:rsidR="000B4059" w:rsidRDefault="00581A4E" w:rsidP="00647F48">
      <w:pPr>
        <w:ind w:firstLine="720"/>
        <w:jc w:val="both"/>
        <w:rPr>
          <w:rFonts w:ascii="Times New Roman" w:hAnsi="Times New Roman" w:cs="Times New Roman"/>
          <w:sz w:val="24"/>
        </w:rPr>
      </w:pPr>
      <w:r>
        <w:rPr>
          <w:rFonts w:ascii="Times New Roman" w:hAnsi="Times New Roman" w:cs="Times New Roman"/>
          <w:sz w:val="24"/>
        </w:rPr>
        <w:t xml:space="preserve">We use high-resolution real-time General Transit Feed Specification (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Pr>
          <w:rFonts w:ascii="Times New Roman" w:hAnsi="Times New Roman" w:cs="Times New Roman"/>
          <w:sz w:val="24"/>
        </w:rPr>
        <w:t xml:space="preserve"> in the Central Ohio Transit Authority (COTA) bus system.</w:t>
      </w:r>
      <w:r>
        <w:rPr>
          <w:rFonts w:ascii="Times New Roman" w:hAnsi="Times New Roman" w:cs="Times New Roman"/>
          <w:sz w:val="24"/>
        </w:rPr>
        <w:t xml:space="preserve"> </w:t>
      </w:r>
      <w:r w:rsidR="000B4059">
        <w:rPr>
          <w:rFonts w:ascii="Times New Roman" w:hAnsi="Times New Roman" w:cs="Times New Roman"/>
          <w:sz w:val="24"/>
        </w:rPr>
        <w:t xml:space="preserve">Our </w:t>
      </w:r>
      <w:r w:rsidR="006A4950">
        <w:rPr>
          <w:rFonts w:ascii="Times New Roman" w:hAnsi="Times New Roman" w:cs="Times New Roman"/>
          <w:sz w:val="24"/>
        </w:rPr>
        <w:t xml:space="preserve">analyses show </w:t>
      </w:r>
      <w:r w:rsidR="001805DC">
        <w:rPr>
          <w:rFonts w:ascii="Times New Roman" w:hAnsi="Times New Roman" w:cs="Times New Roman"/>
          <w:sz w:val="24"/>
        </w:rPr>
        <w:t xml:space="preserve">that realistic STP is a significantly different and more conservative measure compared to its scheduled and retrospective counterpart. </w:t>
      </w:r>
      <w:r w:rsidR="0055554B">
        <w:rPr>
          <w:rFonts w:ascii="Times New Roman" w:hAnsi="Times New Roman" w:cs="Times New Roman"/>
          <w:sz w:val="24"/>
        </w:rPr>
        <w:t xml:space="preserve">The potential path area of realistic accessibility is always much smaller than the other two </w:t>
      </w:r>
      <w:r w:rsidR="00A869B6">
        <w:rPr>
          <w:rFonts w:ascii="Times New Roman" w:hAnsi="Times New Roman" w:cs="Times New Roman"/>
          <w:sz w:val="24"/>
        </w:rPr>
        <w:t>measures and</w:t>
      </w:r>
      <w:r w:rsidR="0055554B">
        <w:rPr>
          <w:rFonts w:ascii="Times New Roman" w:hAnsi="Times New Roman" w:cs="Times New Roman"/>
          <w:sz w:val="24"/>
        </w:rPr>
        <w:t xml:space="preserve"> cannot cover </w:t>
      </w:r>
      <w:r w:rsidR="00A869B6">
        <w:rPr>
          <w:rFonts w:ascii="Times New Roman" w:hAnsi="Times New Roman" w:cs="Times New Roman"/>
          <w:sz w:val="24"/>
        </w:rPr>
        <w:t>all</w:t>
      </w:r>
      <w:r w:rsidR="0055554B">
        <w:rPr>
          <w:rFonts w:ascii="Times New Roman" w:hAnsi="Times New Roman" w:cs="Times New Roman"/>
          <w:sz w:val="24"/>
        </w:rPr>
        <w:t xml:space="preserve"> the </w:t>
      </w:r>
      <w:r>
        <w:rPr>
          <w:rFonts w:ascii="Times New Roman" w:hAnsi="Times New Roman" w:cs="Times New Roman"/>
          <w:sz w:val="24"/>
        </w:rPr>
        <w:t xml:space="preserve">COTA </w:t>
      </w:r>
      <w:r w:rsidR="0055554B">
        <w:rPr>
          <w:rFonts w:ascii="Times New Roman" w:hAnsi="Times New Roman" w:cs="Times New Roman"/>
          <w:sz w:val="24"/>
        </w:rPr>
        <w:t>system even give</w:t>
      </w:r>
      <w:r w:rsidR="00A869B6">
        <w:rPr>
          <w:rFonts w:ascii="Times New Roman" w:hAnsi="Times New Roman" w:cs="Times New Roman"/>
          <w:sz w:val="24"/>
        </w:rPr>
        <w:t xml:space="preserve">n a 2-hour time budget. We also find the performance of scheduled and retrospective accessibility are very close. We also explore the spatial pattern of schedule-based accessibility unreliability and </w:t>
      </w:r>
      <w:r w:rsidR="00647F48">
        <w:rPr>
          <w:rFonts w:ascii="Times New Roman" w:hAnsi="Times New Roman" w:cs="Times New Roman"/>
          <w:sz w:val="24"/>
        </w:rPr>
        <w:t xml:space="preserve">its relationship with time budget. </w:t>
      </w:r>
      <w:r w:rsidR="00647F48">
        <w:rPr>
          <w:rFonts w:ascii="Times New Roman" w:hAnsi="Times New Roman" w:cs="Times New Roman"/>
          <w:sz w:val="24"/>
        </w:rPr>
        <w:lastRenderedPageBreak/>
        <w:t xml:space="preserve">Unreliability will 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suburban as time budget increases</w:t>
      </w:r>
      <w:r w:rsidR="00D37D30">
        <w:rPr>
          <w:rFonts w:ascii="Times New Roman" w:hAnsi="Times New Roman" w:cs="Times New Roman"/>
          <w:sz w:val="24"/>
        </w:rPr>
        <w:t xml:space="preserve">, and then decrease </w:t>
      </w:r>
      <w:r w:rsidR="00D91A6D">
        <w:rPr>
          <w:rFonts w:ascii="Times New Roman" w:hAnsi="Times New Roman" w:cs="Times New Roman"/>
          <w:sz w:val="24"/>
        </w:rPr>
        <w:t xml:space="preserve">from the center </w:t>
      </w:r>
      <w:r w:rsidR="00D37D30">
        <w:rPr>
          <w:rFonts w:ascii="Times New Roman" w:hAnsi="Times New Roman" w:cs="Times New Roman"/>
          <w:sz w:val="24"/>
        </w:rPr>
        <w:t>due to saturation</w:t>
      </w:r>
      <w:r w:rsidR="00352693">
        <w:rPr>
          <w:rFonts w:ascii="Times New Roman" w:hAnsi="Times New Roman" w:cs="Times New Roman"/>
          <w:sz w:val="24"/>
        </w:rPr>
        <w:t xml:space="preserve"> – i.e.,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024396">
        <w:rPr>
          <w:rFonts w:ascii="Times New Roman" w:hAnsi="Times New Roman" w:cs="Times New Roman"/>
          <w:sz w:val="24"/>
        </w:rPr>
        <w:t xml:space="preserve">Temporal analyses demonstrate that schedule-based accessibility’s unreliability is higher in February and September, </w:t>
      </w:r>
      <w:proofErr w:type="gramStart"/>
      <w:r w:rsidR="00024396">
        <w:rPr>
          <w:rFonts w:ascii="Times New Roman" w:hAnsi="Times New Roman" w:cs="Times New Roman"/>
          <w:sz w:val="24"/>
        </w:rPr>
        <w:t>morning</w:t>
      </w:r>
      <w:proofErr w:type="gramEnd"/>
      <w:r w:rsidR="00024396">
        <w:rPr>
          <w:rFonts w:ascii="Times New Roman" w:hAnsi="Times New Roman" w:cs="Times New Roman"/>
          <w:sz w:val="24"/>
        </w:rPr>
        <w:t xml:space="preserve"> and afternoon rush hours, and middle of a week. This is highly consistent with prior findings about bus delay and risk of missing transfers</w:t>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among them</w:t>
      </w:r>
      <w:r w:rsidR="00024396">
        <w:rPr>
          <w:rFonts w:ascii="Times New Roman" w:hAnsi="Times New Roman" w:cs="Times New Roman"/>
          <w:sz w:val="24"/>
        </w:rPr>
        <w:t>.</w:t>
      </w:r>
    </w:p>
    <w:p w14:paraId="6C714E81" w14:textId="77777777" w:rsidR="00730B6B" w:rsidRDefault="00730B6B" w:rsidP="00A73804">
      <w:pPr>
        <w:jc w:val="both"/>
        <w:rPr>
          <w:rFonts w:ascii="Times New Roman" w:hAnsi="Times New Roman" w:cs="Times New Roman"/>
          <w:sz w:val="24"/>
        </w:rPr>
      </w:pPr>
    </w:p>
    <w:p w14:paraId="105F5A45" w14:textId="2E7C2A58" w:rsidR="00A73804" w:rsidRPr="00A73804" w:rsidRDefault="00730B6B" w:rsidP="00A73804">
      <w:pPr>
        <w:jc w:val="both"/>
        <w:rPr>
          <w:rFonts w:ascii="Times New Roman" w:hAnsi="Times New Roman" w:cs="Times New Roman"/>
          <w:sz w:val="24"/>
        </w:rPr>
      </w:pPr>
      <w:r>
        <w:rPr>
          <w:rFonts w:ascii="Times New Roman" w:hAnsi="Times New Roman" w:cs="Times New Roman"/>
          <w:sz w:val="24"/>
        </w:rPr>
        <w:t xml:space="preserve">We </w:t>
      </w:r>
      <w:r w:rsidR="006476FD">
        <w:rPr>
          <w:rFonts w:ascii="Times New Roman" w:hAnsi="Times New Roman" w:cs="Times New Roman"/>
          <w:sz w:val="24"/>
        </w:rPr>
        <w:t xml:space="preserve">use </w:t>
      </w:r>
      <w:r w:rsidR="00EA6A78">
        <w:rPr>
          <w:rFonts w:ascii="Times New Roman" w:hAnsi="Times New Roman" w:cs="Times New Roman"/>
          <w:sz w:val="24"/>
        </w:rPr>
        <w:t xml:space="preserve">space-time prism </w:t>
      </w:r>
      <w:r w:rsidR="006476FD">
        <w:rPr>
          <w:rFonts w:ascii="Times New Roman" w:hAnsi="Times New Roman" w:cs="Times New Roman"/>
          <w:sz w:val="24"/>
        </w:rPr>
        <w:t xml:space="preserve">to </w:t>
      </w:r>
      <w:r w:rsidR="00453313">
        <w:rPr>
          <w:rFonts w:ascii="Times New Roman" w:hAnsi="Times New Roman" w:cs="Times New Roman"/>
          <w:sz w:val="24"/>
        </w:rPr>
        <w:t xml:space="preserve">reflect user’s decision-making process during the trips in the process of calculating accessibility. </w:t>
      </w: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5C9DD0FF" w14:textId="3F3EEE44" w:rsidR="00E5721A" w:rsidRPr="00E5721A" w:rsidRDefault="002700E2"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E5721A" w:rsidRPr="00E5721A">
        <w:rPr>
          <w:rFonts w:ascii="Times New Roman" w:hAnsi="Times New Roman" w:cs="Times New Roman"/>
          <w:noProof/>
          <w:sz w:val="24"/>
          <w:szCs w:val="24"/>
        </w:rPr>
        <w:t xml:space="preserve">Ahn, B.-H., &amp; Shin, J.-Y. (1991). Vehicle-routeing with time windows and time-varying congestion. </w:t>
      </w:r>
      <w:r w:rsidR="00E5721A" w:rsidRPr="00E5721A">
        <w:rPr>
          <w:rFonts w:ascii="Times New Roman" w:hAnsi="Times New Roman" w:cs="Times New Roman"/>
          <w:i/>
          <w:iCs/>
          <w:noProof/>
          <w:sz w:val="24"/>
          <w:szCs w:val="24"/>
        </w:rPr>
        <w:t>Journal of the Operational Research Society</w:t>
      </w:r>
      <w:r w:rsidR="00E5721A" w:rsidRPr="00E5721A">
        <w:rPr>
          <w:rFonts w:ascii="Times New Roman" w:hAnsi="Times New Roman" w:cs="Times New Roman"/>
          <w:noProof/>
          <w:sz w:val="24"/>
          <w:szCs w:val="24"/>
        </w:rPr>
        <w:t xml:space="preserve">, </w:t>
      </w:r>
      <w:r w:rsidR="00E5721A" w:rsidRPr="00E5721A">
        <w:rPr>
          <w:rFonts w:ascii="Times New Roman" w:hAnsi="Times New Roman" w:cs="Times New Roman"/>
          <w:i/>
          <w:iCs/>
          <w:noProof/>
          <w:sz w:val="24"/>
          <w:szCs w:val="24"/>
        </w:rPr>
        <w:t>42</w:t>
      </w:r>
      <w:r w:rsidR="00E5721A" w:rsidRPr="00E5721A">
        <w:rPr>
          <w:rFonts w:ascii="Times New Roman" w:hAnsi="Times New Roman" w:cs="Times New Roman"/>
          <w:noProof/>
          <w:sz w:val="24"/>
          <w:szCs w:val="24"/>
        </w:rPr>
        <w:t>(5), 393–400.</w:t>
      </w:r>
    </w:p>
    <w:p w14:paraId="2D67AABE"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Banister, D. (2008). The sustainable mobility paradigm. </w:t>
      </w:r>
      <w:r w:rsidRPr="00E5721A">
        <w:rPr>
          <w:rFonts w:ascii="Times New Roman" w:hAnsi="Times New Roman" w:cs="Times New Roman"/>
          <w:i/>
          <w:iCs/>
          <w:noProof/>
          <w:sz w:val="24"/>
          <w:szCs w:val="24"/>
        </w:rPr>
        <w:t>Transport Polic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5</w:t>
      </w:r>
      <w:r w:rsidRPr="00E5721A">
        <w:rPr>
          <w:rFonts w:ascii="Times New Roman" w:hAnsi="Times New Roman" w:cs="Times New Roman"/>
          <w:noProof/>
          <w:sz w:val="24"/>
          <w:szCs w:val="24"/>
        </w:rPr>
        <w:t>(2), 73–80.</w:t>
      </w:r>
    </w:p>
    <w:p w14:paraId="7D0E084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Barbeau, S. J., &amp; Antrim, A. (2013). The Many Uses of GTFS Data – Opening the Door to Transit and Multimodal Applications. </w:t>
      </w:r>
      <w:r w:rsidRPr="00E5721A">
        <w:rPr>
          <w:rFonts w:ascii="Times New Roman" w:hAnsi="Times New Roman" w:cs="Times New Roman"/>
          <w:i/>
          <w:iCs/>
          <w:noProof/>
          <w:sz w:val="24"/>
          <w:szCs w:val="24"/>
        </w:rPr>
        <w:t>ITS America 2013</w:t>
      </w:r>
      <w:r w:rsidRPr="00E5721A">
        <w:rPr>
          <w:rFonts w:ascii="Times New Roman" w:hAnsi="Times New Roman" w:cs="Times New Roman"/>
          <w:noProof/>
          <w:sz w:val="24"/>
          <w:szCs w:val="24"/>
        </w:rPr>
        <w:t>. Retrieved from http://prezi.com/-69luw8sfabp/the-many-uses-of-gtfs-data-its-america-april-2013/</w:t>
      </w:r>
    </w:p>
    <w:p w14:paraId="1E6049B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Central Ohio Transit Authority. (2021). Data. Retrieved June 27, 2021, from https://www.cota.com/data/</w:t>
      </w:r>
    </w:p>
    <w:p w14:paraId="6EF799E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7</w:t>
      </w:r>
      <w:r w:rsidRPr="00E5721A">
        <w:rPr>
          <w:rFonts w:ascii="Times New Roman" w:hAnsi="Times New Roman" w:cs="Times New Roman"/>
          <w:noProof/>
          <w:sz w:val="24"/>
          <w:szCs w:val="24"/>
        </w:rPr>
        <w:t>, 291–303.</w:t>
      </w:r>
    </w:p>
    <w:p w14:paraId="2BD8699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Fonzone, A., &amp; Schmöcker, J. D. (2014). Effects of transit real-time information usage strategies.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17</w:t>
      </w:r>
      <w:r w:rsidRPr="00E5721A">
        <w:rPr>
          <w:rFonts w:ascii="Times New Roman" w:hAnsi="Times New Roman" w:cs="Times New Roman"/>
          <w:noProof/>
          <w:sz w:val="24"/>
          <w:szCs w:val="24"/>
        </w:rPr>
        <w:t>(1), 121–129. https://doi.org/10.3141/2417-13</w:t>
      </w:r>
    </w:p>
    <w:p w14:paraId="2857C01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Gendreau, M., Ghiani, G., &amp; Guerriero, E. (2015). Time-dependent routing problems: A review. </w:t>
      </w:r>
      <w:r w:rsidRPr="00E5721A">
        <w:rPr>
          <w:rFonts w:ascii="Times New Roman" w:hAnsi="Times New Roman" w:cs="Times New Roman"/>
          <w:i/>
          <w:iCs/>
          <w:noProof/>
          <w:sz w:val="24"/>
          <w:szCs w:val="24"/>
        </w:rPr>
        <w:t>Computers &amp; Operations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4</w:t>
      </w:r>
      <w:r w:rsidRPr="00E5721A">
        <w:rPr>
          <w:rFonts w:ascii="Times New Roman" w:hAnsi="Times New Roman" w:cs="Times New Roman"/>
          <w:noProof/>
          <w:sz w:val="24"/>
          <w:szCs w:val="24"/>
        </w:rPr>
        <w:t>, 189–197.</w:t>
      </w:r>
    </w:p>
    <w:p w14:paraId="4970097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Golden, B. (1976). Shortest-path algorithms: A comparison. </w:t>
      </w:r>
      <w:r w:rsidRPr="00E5721A">
        <w:rPr>
          <w:rFonts w:ascii="Times New Roman" w:hAnsi="Times New Roman" w:cs="Times New Roman"/>
          <w:i/>
          <w:iCs/>
          <w:noProof/>
          <w:sz w:val="24"/>
          <w:szCs w:val="24"/>
        </w:rPr>
        <w:t>Operations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w:t>
      </w:r>
      <w:r w:rsidRPr="00E5721A">
        <w:rPr>
          <w:rFonts w:ascii="Times New Roman" w:hAnsi="Times New Roman" w:cs="Times New Roman"/>
          <w:noProof/>
          <w:sz w:val="24"/>
          <w:szCs w:val="24"/>
        </w:rPr>
        <w:t>(6), 1164–1168.</w:t>
      </w:r>
    </w:p>
    <w:p w14:paraId="6A280A6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Google Developers. (2020). GTFS Static Overview | Static Transit | Google Developers. Retrieved May 26, 2021, from https://developers.google.com/transit/gtfs/</w:t>
      </w:r>
    </w:p>
    <w:p w14:paraId="1D23C1AD"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ägerstrand, T. (1970). </w:t>
      </w:r>
      <w:r w:rsidRPr="00E5721A">
        <w:rPr>
          <w:rFonts w:ascii="Times New Roman" w:hAnsi="Times New Roman" w:cs="Times New Roman"/>
          <w:i/>
          <w:iCs/>
          <w:noProof/>
          <w:sz w:val="24"/>
          <w:szCs w:val="24"/>
        </w:rPr>
        <w:t>What about people in regional</w:t>
      </w:r>
      <w:r w:rsidRPr="00E5721A">
        <w:rPr>
          <w:rFonts w:ascii="Times New Roman" w:hAnsi="Times New Roman" w:cs="Times New Roman"/>
          <w:noProof/>
          <w:sz w:val="24"/>
          <w:szCs w:val="24"/>
        </w:rPr>
        <w:t>.</w:t>
      </w:r>
    </w:p>
    <w:p w14:paraId="7FC9BC6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all, R. W. (1983). Travel outcome and performance: the effect of uncertainty on accessibility. </w:t>
      </w:r>
      <w:r w:rsidRPr="00E5721A">
        <w:rPr>
          <w:rFonts w:ascii="Times New Roman" w:hAnsi="Times New Roman" w:cs="Times New Roman"/>
          <w:i/>
          <w:iCs/>
          <w:noProof/>
          <w:sz w:val="24"/>
          <w:szCs w:val="24"/>
        </w:rPr>
        <w:t>Transportation Research Part B: Methodological</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7</w:t>
      </w:r>
      <w:r w:rsidRPr="00E5721A">
        <w:rPr>
          <w:rFonts w:ascii="Times New Roman" w:hAnsi="Times New Roman" w:cs="Times New Roman"/>
          <w:noProof/>
          <w:sz w:val="24"/>
          <w:szCs w:val="24"/>
        </w:rPr>
        <w:t>(4), 275–290.</w:t>
      </w:r>
    </w:p>
    <w:p w14:paraId="794E6C5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andy, S. (2020). Is accessibility an idea whose time has finally come? </w:t>
      </w:r>
      <w:r w:rsidRPr="00E5721A">
        <w:rPr>
          <w:rFonts w:ascii="Times New Roman" w:hAnsi="Times New Roman" w:cs="Times New Roman"/>
          <w:i/>
          <w:iCs/>
          <w:noProof/>
          <w:sz w:val="24"/>
          <w:szCs w:val="24"/>
        </w:rPr>
        <w:t>Transportation Research Part D: Transport and Environment</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83</w:t>
      </w:r>
      <w:r w:rsidRPr="00E5721A">
        <w:rPr>
          <w:rFonts w:ascii="Times New Roman" w:hAnsi="Times New Roman" w:cs="Times New Roman"/>
          <w:noProof/>
          <w:sz w:val="24"/>
          <w:szCs w:val="24"/>
        </w:rPr>
        <w:t>, 102319.</w:t>
      </w:r>
    </w:p>
    <w:p w14:paraId="50A0838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Hansen, W. G. (1959). How accessibility shapes land use. </w:t>
      </w:r>
      <w:r w:rsidRPr="00E5721A">
        <w:rPr>
          <w:rFonts w:ascii="Times New Roman" w:hAnsi="Times New Roman" w:cs="Times New Roman"/>
          <w:i/>
          <w:iCs/>
          <w:noProof/>
          <w:sz w:val="24"/>
          <w:szCs w:val="24"/>
        </w:rPr>
        <w:t>Journal of the American Institute of Planner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5</w:t>
      </w:r>
      <w:r w:rsidRPr="00E5721A">
        <w:rPr>
          <w:rFonts w:ascii="Times New Roman" w:hAnsi="Times New Roman" w:cs="Times New Roman"/>
          <w:noProof/>
          <w:sz w:val="24"/>
          <w:szCs w:val="24"/>
        </w:rPr>
        <w:t>(2), 73–76.</w:t>
      </w:r>
    </w:p>
    <w:p w14:paraId="38E1C39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Hsiao, S., Lu, J., Sterling, J., &amp; Weatherford, M. (1997). Use of geographic information system for analysis of transit pedestrian access.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604</w:t>
      </w:r>
      <w:r w:rsidRPr="00E5721A">
        <w:rPr>
          <w:rFonts w:ascii="Times New Roman" w:hAnsi="Times New Roman" w:cs="Times New Roman"/>
          <w:noProof/>
          <w:sz w:val="24"/>
          <w:szCs w:val="24"/>
        </w:rPr>
        <w:t>(1), 50–59.</w:t>
      </w:r>
    </w:p>
    <w:p w14:paraId="4819DFA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Ichoua, S., Gendreau, M., &amp; Potvin, J.-Y. (2003). Vehicle dispatching with time-dependent travel times. </w:t>
      </w:r>
      <w:r w:rsidRPr="00E5721A">
        <w:rPr>
          <w:rFonts w:ascii="Times New Roman" w:hAnsi="Times New Roman" w:cs="Times New Roman"/>
          <w:i/>
          <w:iCs/>
          <w:noProof/>
          <w:sz w:val="24"/>
          <w:szCs w:val="24"/>
        </w:rPr>
        <w:t>European Journal of Operational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4</w:t>
      </w:r>
      <w:r w:rsidRPr="00E5721A">
        <w:rPr>
          <w:rFonts w:ascii="Times New Roman" w:hAnsi="Times New Roman" w:cs="Times New Roman"/>
          <w:noProof/>
          <w:sz w:val="24"/>
          <w:szCs w:val="24"/>
        </w:rPr>
        <w:t>(2), 379–396.</w:t>
      </w:r>
    </w:p>
    <w:p w14:paraId="23A71644"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Ingram, D. R. (1971). The concept of accessibility: a search for an operational form. </w:t>
      </w:r>
      <w:r w:rsidRPr="00E5721A">
        <w:rPr>
          <w:rFonts w:ascii="Times New Roman" w:hAnsi="Times New Roman" w:cs="Times New Roman"/>
          <w:i/>
          <w:iCs/>
          <w:noProof/>
          <w:sz w:val="24"/>
          <w:szCs w:val="24"/>
        </w:rPr>
        <w:t>Regional Studie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2), 101–107.</w:t>
      </w:r>
    </w:p>
    <w:p w14:paraId="5C0DF27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im, H., &amp; Song, Y. (2018). An integrated measure of accessibility and reliability of mass transit systems. </w:t>
      </w:r>
      <w:r w:rsidRPr="00E5721A">
        <w:rPr>
          <w:rFonts w:ascii="Times New Roman" w:hAnsi="Times New Roman" w:cs="Times New Roman"/>
          <w:i/>
          <w:iCs/>
          <w:noProof/>
          <w:sz w:val="24"/>
          <w:szCs w:val="24"/>
        </w:rPr>
        <w:t>Transport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5</w:t>
      </w:r>
      <w:r w:rsidRPr="00E5721A">
        <w:rPr>
          <w:rFonts w:ascii="Times New Roman" w:hAnsi="Times New Roman" w:cs="Times New Roman"/>
          <w:noProof/>
          <w:sz w:val="24"/>
          <w:szCs w:val="24"/>
        </w:rPr>
        <w:t>(4), 1075–1100.</w:t>
      </w:r>
    </w:p>
    <w:p w14:paraId="1E1A945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wan, M.-P. (2000). </w:t>
      </w:r>
      <w:r w:rsidRPr="00E5721A">
        <w:rPr>
          <w:rFonts w:ascii="Times New Roman" w:hAnsi="Times New Roman" w:cs="Times New Roman"/>
          <w:i/>
          <w:iCs/>
          <w:noProof/>
          <w:sz w:val="24"/>
          <w:szCs w:val="24"/>
        </w:rPr>
        <w:t>Evaluating gender differences in individual accessibility: A study using trip data collected by the global positioning system</w:t>
      </w:r>
      <w:r w:rsidRPr="00E5721A">
        <w:rPr>
          <w:rFonts w:ascii="Times New Roman" w:hAnsi="Times New Roman" w:cs="Times New Roman"/>
          <w:noProof/>
          <w:sz w:val="24"/>
          <w:szCs w:val="24"/>
        </w:rPr>
        <w:t>.</w:t>
      </w:r>
    </w:p>
    <w:p w14:paraId="7CB8DB43"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Kwan, M. (1999). Gender and individual access to urban opportunities: a study using space–time measures. </w:t>
      </w:r>
      <w:r w:rsidRPr="00E5721A">
        <w:rPr>
          <w:rFonts w:ascii="Times New Roman" w:hAnsi="Times New Roman" w:cs="Times New Roman"/>
          <w:i/>
          <w:iCs/>
          <w:noProof/>
          <w:sz w:val="24"/>
          <w:szCs w:val="24"/>
        </w:rPr>
        <w:t>The Professional Geographer</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1</w:t>
      </w:r>
      <w:r w:rsidRPr="00E5721A">
        <w:rPr>
          <w:rFonts w:ascii="Times New Roman" w:hAnsi="Times New Roman" w:cs="Times New Roman"/>
          <w:noProof/>
          <w:sz w:val="24"/>
          <w:szCs w:val="24"/>
        </w:rPr>
        <w:t>(2), 210–227.</w:t>
      </w:r>
    </w:p>
    <w:p w14:paraId="5AC0927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E5721A">
        <w:rPr>
          <w:rFonts w:ascii="Times New Roman" w:hAnsi="Times New Roman" w:cs="Times New Roman"/>
          <w:i/>
          <w:iCs/>
          <w:noProof/>
          <w:sz w:val="24"/>
          <w:szCs w:val="24"/>
        </w:rPr>
        <w:t>Applied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93</w:t>
      </w:r>
      <w:r w:rsidRPr="00E5721A">
        <w:rPr>
          <w:rFonts w:ascii="Times New Roman" w:hAnsi="Times New Roman" w:cs="Times New Roman"/>
          <w:noProof/>
          <w:sz w:val="24"/>
          <w:szCs w:val="24"/>
        </w:rPr>
        <w:t>, 47–63. https://doi.org/10.1016/j.apgeog.2018.02.012</w:t>
      </w:r>
    </w:p>
    <w:p w14:paraId="28C1076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nntorp, B. (1976). Paths in space-time environments: a time-geographic sudy of movement possibilities of individuals. </w:t>
      </w:r>
      <w:r w:rsidRPr="00E5721A">
        <w:rPr>
          <w:rFonts w:ascii="Times New Roman" w:hAnsi="Times New Roman" w:cs="Times New Roman"/>
          <w:i/>
          <w:iCs/>
          <w:noProof/>
          <w:sz w:val="24"/>
          <w:szCs w:val="24"/>
        </w:rPr>
        <w:t>Lund Studies in Geography B,</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4</w:t>
      </w:r>
      <w:r w:rsidRPr="00E5721A">
        <w:rPr>
          <w:rFonts w:ascii="Times New Roman" w:hAnsi="Times New Roman" w:cs="Times New Roman"/>
          <w:noProof/>
          <w:sz w:val="24"/>
          <w:szCs w:val="24"/>
        </w:rPr>
        <w:t>, 150p.</w:t>
      </w:r>
    </w:p>
    <w:p w14:paraId="1045B82A"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evinson, D., &amp; Wu, H. (2020). Towards a general theory of access. </w:t>
      </w:r>
      <w:r w:rsidRPr="00E5721A">
        <w:rPr>
          <w:rFonts w:ascii="Times New Roman" w:hAnsi="Times New Roman" w:cs="Times New Roman"/>
          <w:i/>
          <w:iCs/>
          <w:noProof/>
          <w:sz w:val="24"/>
          <w:szCs w:val="24"/>
        </w:rPr>
        <w:t>Journal of Transport and Land Us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3</w:t>
      </w:r>
      <w:r w:rsidRPr="00E5721A">
        <w:rPr>
          <w:rFonts w:ascii="Times New Roman" w:hAnsi="Times New Roman" w:cs="Times New Roman"/>
          <w:noProof/>
          <w:sz w:val="24"/>
          <w:szCs w:val="24"/>
        </w:rPr>
        <w:t>(1), 129–158.</w:t>
      </w:r>
    </w:p>
    <w:p w14:paraId="5DB6CA25"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amp; Miller, H. J. (2020a). Does real-time transit information reduce waiting time? An empirical analysis.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1</w:t>
      </w:r>
      <w:r w:rsidRPr="00E5721A">
        <w:rPr>
          <w:rFonts w:ascii="Times New Roman" w:hAnsi="Times New Roman" w:cs="Times New Roman"/>
          <w:noProof/>
          <w:sz w:val="24"/>
          <w:szCs w:val="24"/>
        </w:rPr>
        <w:t>, 167–179.</w:t>
      </w:r>
    </w:p>
    <w:p w14:paraId="4875D1B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E5721A">
        <w:rPr>
          <w:rFonts w:ascii="Times New Roman" w:hAnsi="Times New Roman" w:cs="Times New Roman"/>
          <w:i/>
          <w:iCs/>
          <w:noProof/>
          <w:sz w:val="24"/>
          <w:szCs w:val="24"/>
        </w:rPr>
        <w:t>Urban Studies</w:t>
      </w:r>
      <w:r w:rsidRPr="00E5721A">
        <w:rPr>
          <w:rFonts w:ascii="Times New Roman" w:hAnsi="Times New Roman" w:cs="Times New Roman"/>
          <w:noProof/>
          <w:sz w:val="24"/>
          <w:szCs w:val="24"/>
        </w:rPr>
        <w:t>, 0042098020919323. https://doi.org/10.1177/0042098020919323</w:t>
      </w:r>
    </w:p>
    <w:p w14:paraId="6AFA74D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Liu, L., Miller, H. J., &amp; Scheff, J. (2020). The impacts of COVID-19 pandemic on public transit demand in the United States. </w:t>
      </w:r>
      <w:r w:rsidRPr="00E5721A">
        <w:rPr>
          <w:rFonts w:ascii="Times New Roman" w:hAnsi="Times New Roman" w:cs="Times New Roman"/>
          <w:i/>
          <w:iCs/>
          <w:noProof/>
          <w:sz w:val="24"/>
          <w:szCs w:val="24"/>
        </w:rPr>
        <w:t>PLoS ON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5</w:t>
      </w:r>
      <w:r w:rsidRPr="00E5721A">
        <w:rPr>
          <w:rFonts w:ascii="Times New Roman" w:hAnsi="Times New Roman" w:cs="Times New Roman"/>
          <w:noProof/>
          <w:sz w:val="24"/>
          <w:szCs w:val="24"/>
        </w:rPr>
        <w:t>(11 November), e0242476. https://doi.org/10.1371/journal.pone.0242476</w:t>
      </w:r>
    </w:p>
    <w:p w14:paraId="2561AB3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alekzadeh, A., &amp; Chung, E. (2020). A review of transit accessibility models: Challenges in developing transit accessibility models. </w:t>
      </w:r>
      <w:r w:rsidRPr="00E5721A">
        <w:rPr>
          <w:rFonts w:ascii="Times New Roman" w:hAnsi="Times New Roman" w:cs="Times New Roman"/>
          <w:i/>
          <w:iCs/>
          <w:noProof/>
          <w:sz w:val="24"/>
          <w:szCs w:val="24"/>
        </w:rPr>
        <w:t>International Journal of Sustainable Transport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4</w:t>
      </w:r>
      <w:r w:rsidRPr="00E5721A">
        <w:rPr>
          <w:rFonts w:ascii="Times New Roman" w:hAnsi="Times New Roman" w:cs="Times New Roman"/>
          <w:noProof/>
          <w:sz w:val="24"/>
          <w:szCs w:val="24"/>
        </w:rPr>
        <w:t>(10), 733–748.</w:t>
      </w:r>
    </w:p>
    <w:p w14:paraId="2EF1EC31"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iller, H. J. (1991). Modelling accessibility using space-time prism concepts within geographical information systems. </w:t>
      </w:r>
      <w:r w:rsidRPr="00E5721A">
        <w:rPr>
          <w:rFonts w:ascii="Times New Roman" w:hAnsi="Times New Roman" w:cs="Times New Roman"/>
          <w:i/>
          <w:iCs/>
          <w:noProof/>
          <w:sz w:val="24"/>
          <w:szCs w:val="24"/>
        </w:rPr>
        <w:t>International Journal of Geographical Information System</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3), 287–301.</w:t>
      </w:r>
    </w:p>
    <w:p w14:paraId="11FEE8C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E5721A">
        <w:rPr>
          <w:rFonts w:ascii="Times New Roman" w:hAnsi="Times New Roman" w:cs="Times New Roman"/>
          <w:i/>
          <w:iCs/>
          <w:noProof/>
          <w:sz w:val="24"/>
          <w:szCs w:val="24"/>
        </w:rPr>
        <w:t>Geographical Analysi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1</w:t>
      </w:r>
      <w:r w:rsidRPr="00E5721A">
        <w:rPr>
          <w:rFonts w:ascii="Times New Roman" w:hAnsi="Times New Roman" w:cs="Times New Roman"/>
          <w:noProof/>
          <w:sz w:val="24"/>
          <w:szCs w:val="24"/>
        </w:rPr>
        <w:t>(1), 187–212.</w:t>
      </w:r>
    </w:p>
    <w:p w14:paraId="7B34A6A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Miller, H. J. (2017). Time geography and space-time prism. </w:t>
      </w:r>
      <w:r w:rsidRPr="00E5721A">
        <w:rPr>
          <w:rFonts w:ascii="Times New Roman" w:hAnsi="Times New Roman" w:cs="Times New Roman"/>
          <w:i/>
          <w:iCs/>
          <w:noProof/>
          <w:sz w:val="24"/>
          <w:szCs w:val="24"/>
        </w:rPr>
        <w:t>International Encyclopedia of Geography: People, the Earth, Environment and Technology</w:t>
      </w:r>
      <w:r w:rsidRPr="00E5721A">
        <w:rPr>
          <w:rFonts w:ascii="Times New Roman" w:hAnsi="Times New Roman" w:cs="Times New Roman"/>
          <w:noProof/>
          <w:sz w:val="24"/>
          <w:szCs w:val="24"/>
        </w:rPr>
        <w:t>, 1–19.</w:t>
      </w:r>
    </w:p>
    <w:p w14:paraId="2DEA53B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Mohadisdudis, H. M., &amp; Ali, N. M. (2014). A study of smartphone usage and barriers among the elderly. </w:t>
      </w:r>
      <w:r w:rsidRPr="00E5721A">
        <w:rPr>
          <w:rFonts w:ascii="Times New Roman" w:hAnsi="Times New Roman" w:cs="Times New Roman"/>
          <w:i/>
          <w:iCs/>
          <w:noProof/>
          <w:sz w:val="24"/>
          <w:szCs w:val="24"/>
        </w:rPr>
        <w:t>2014 3rd International Conference on User Science and Engineering (i-USEr)</w:t>
      </w:r>
      <w:r w:rsidRPr="00E5721A">
        <w:rPr>
          <w:rFonts w:ascii="Times New Roman" w:hAnsi="Times New Roman" w:cs="Times New Roman"/>
          <w:noProof/>
          <w:sz w:val="24"/>
          <w:szCs w:val="24"/>
        </w:rPr>
        <w:t>, 109–114. IEEE.</w:t>
      </w:r>
    </w:p>
    <w:p w14:paraId="119BA2A0"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E5721A">
        <w:rPr>
          <w:rFonts w:ascii="Times New Roman" w:hAnsi="Times New Roman" w:cs="Times New Roman"/>
          <w:i/>
          <w:iCs/>
          <w:noProof/>
          <w:sz w:val="24"/>
          <w:szCs w:val="24"/>
        </w:rPr>
        <w:t>European Journal of Transport and Infrastructure Research</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7</w:t>
      </w:r>
      <w:r w:rsidRPr="00E5721A">
        <w:rPr>
          <w:rFonts w:ascii="Times New Roman" w:hAnsi="Times New Roman" w:cs="Times New Roman"/>
          <w:noProof/>
          <w:sz w:val="24"/>
          <w:szCs w:val="24"/>
        </w:rPr>
        <w:t>(4).</w:t>
      </w:r>
    </w:p>
    <w:p w14:paraId="1ABA9E9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Owen, A., &amp; Levinson, D. M. (2015). Modeling the commute mode share of transit using continuous accessibility to jobs. </w:t>
      </w:r>
      <w:r w:rsidRPr="00E5721A">
        <w:rPr>
          <w:rFonts w:ascii="Times New Roman" w:hAnsi="Times New Roman" w:cs="Times New Roman"/>
          <w:i/>
          <w:iCs/>
          <w:noProof/>
          <w:sz w:val="24"/>
          <w:szCs w:val="24"/>
        </w:rPr>
        <w:t>Transportation Research Part A: Policy and Practi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74</w:t>
      </w:r>
      <w:r w:rsidRPr="00E5721A">
        <w:rPr>
          <w:rFonts w:ascii="Times New Roman" w:hAnsi="Times New Roman" w:cs="Times New Roman"/>
          <w:noProof/>
          <w:sz w:val="24"/>
          <w:szCs w:val="24"/>
        </w:rPr>
        <w:t>, 110–122.</w:t>
      </w:r>
    </w:p>
    <w:p w14:paraId="046368E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Park, Y., Mount, J., Liu, L., Xiao, N., &amp; Miller, H. J. (2020a). Assessing public transit performance using real-time data: spatiotemporal patterns of bus operation delays in Columbus, Ohio, USA.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2), 367–392. https://doi.org/10.1080/13658816.2019.1608997</w:t>
      </w:r>
    </w:p>
    <w:p w14:paraId="74BCB33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Park, Y., Mount, J., Liu, L., Xiao, N., &amp; Miller, H. J. (2020b). Assessing public transit performance using real-time data: spatiotemporal patterns of bus operation delays in Columbus, Ohio, USA.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2), 367–392.</w:t>
      </w:r>
    </w:p>
    <w:p w14:paraId="06345FD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Schmitt, A. (2018). The Columbus Bus Network Redesign Boosted Ridership. Retrieved June 29, 2021, from Streets Blog USA website: https://usa.streetsblog.org/2018/08/14/the-columbus-bus-network-redesign-boosted-ridership/</w:t>
      </w:r>
    </w:p>
    <w:p w14:paraId="224E3FC8"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E5721A">
        <w:rPr>
          <w:rFonts w:ascii="Times New Roman" w:hAnsi="Times New Roman" w:cs="Times New Roman"/>
          <w:i/>
          <w:iCs/>
          <w:noProof/>
          <w:sz w:val="24"/>
          <w:szCs w:val="24"/>
        </w:rPr>
        <w:t>Transportation Research Part C: Emerging Technologie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6</w:t>
      </w:r>
      <w:r w:rsidRPr="00E5721A">
        <w:rPr>
          <w:rFonts w:ascii="Times New Roman" w:hAnsi="Times New Roman" w:cs="Times New Roman"/>
          <w:noProof/>
          <w:sz w:val="24"/>
          <w:szCs w:val="24"/>
        </w:rPr>
        <w:t>, 176–194.</w:t>
      </w:r>
    </w:p>
    <w:p w14:paraId="2EF1B2B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417</w:t>
      </w:r>
      <w:r w:rsidRPr="00E5721A">
        <w:rPr>
          <w:rFonts w:ascii="Times New Roman" w:hAnsi="Times New Roman" w:cs="Times New Roman"/>
          <w:noProof/>
          <w:sz w:val="24"/>
          <w:szCs w:val="24"/>
        </w:rPr>
        <w:t>(1), 130–138.</w:t>
      </w:r>
    </w:p>
    <w:p w14:paraId="09623F9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ribby, C. P., &amp; Zandbergen, P. A. (2012). High-resolution spatio-temporal modeling of public transit accessibility. </w:t>
      </w:r>
      <w:r w:rsidRPr="00E5721A">
        <w:rPr>
          <w:rFonts w:ascii="Times New Roman" w:hAnsi="Times New Roman" w:cs="Times New Roman"/>
          <w:i/>
          <w:iCs/>
          <w:noProof/>
          <w:sz w:val="24"/>
          <w:szCs w:val="24"/>
        </w:rPr>
        <w:t>Applied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4</w:t>
      </w:r>
      <w:r w:rsidRPr="00E5721A">
        <w:rPr>
          <w:rFonts w:ascii="Times New Roman" w:hAnsi="Times New Roman" w:cs="Times New Roman"/>
          <w:noProof/>
          <w:sz w:val="24"/>
          <w:szCs w:val="24"/>
        </w:rPr>
        <w:t>, 345–355.</w:t>
      </w:r>
    </w:p>
    <w:p w14:paraId="192E82A3"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Tsetsi, E., &amp; Rains, S. A. (2017). Smartphone Internet access and use: Extending the digital divide and usage gap. </w:t>
      </w:r>
      <w:r w:rsidRPr="00E5721A">
        <w:rPr>
          <w:rFonts w:ascii="Times New Roman" w:hAnsi="Times New Roman" w:cs="Times New Roman"/>
          <w:i/>
          <w:iCs/>
          <w:noProof/>
          <w:sz w:val="24"/>
          <w:szCs w:val="24"/>
        </w:rPr>
        <w:t>Mobile Media &amp; Communication</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5</w:t>
      </w:r>
      <w:r w:rsidRPr="00E5721A">
        <w:rPr>
          <w:rFonts w:ascii="Times New Roman" w:hAnsi="Times New Roman" w:cs="Times New Roman"/>
          <w:noProof/>
          <w:sz w:val="24"/>
          <w:szCs w:val="24"/>
        </w:rPr>
        <w:t>(3), 239–255.</w:t>
      </w:r>
    </w:p>
    <w:p w14:paraId="28566794"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ang, Y., Yuan, Y., Ma, Y., &amp; Wang, G. (2019). Time-dependent graphs: Definitions, applications, and algorithms. </w:t>
      </w:r>
      <w:r w:rsidRPr="00E5721A">
        <w:rPr>
          <w:rFonts w:ascii="Times New Roman" w:hAnsi="Times New Roman" w:cs="Times New Roman"/>
          <w:i/>
          <w:iCs/>
          <w:noProof/>
          <w:sz w:val="24"/>
          <w:szCs w:val="24"/>
        </w:rPr>
        <w:t>Data Science and Engineering</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w:t>
      </w:r>
      <w:r w:rsidRPr="00E5721A">
        <w:rPr>
          <w:rFonts w:ascii="Times New Roman" w:hAnsi="Times New Roman" w:cs="Times New Roman"/>
          <w:noProof/>
          <w:sz w:val="24"/>
          <w:szCs w:val="24"/>
        </w:rPr>
        <w:t>(4), 352–366.</w:t>
      </w:r>
    </w:p>
    <w:p w14:paraId="15D073BB"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E5721A">
        <w:rPr>
          <w:rFonts w:ascii="Times New Roman" w:hAnsi="Times New Roman" w:cs="Times New Roman"/>
          <w:i/>
          <w:iCs/>
          <w:noProof/>
          <w:sz w:val="24"/>
          <w:szCs w:val="24"/>
        </w:rPr>
        <w:t>Journal of Transport Geography</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62</w:t>
      </w:r>
      <w:r w:rsidRPr="00E5721A">
        <w:rPr>
          <w:rFonts w:ascii="Times New Roman" w:hAnsi="Times New Roman" w:cs="Times New Roman"/>
          <w:noProof/>
          <w:sz w:val="24"/>
          <w:szCs w:val="24"/>
        </w:rPr>
        <w:t>, 92–97.</w:t>
      </w:r>
    </w:p>
    <w:p w14:paraId="78F4940A"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essel, N., &amp; Farber, S. (2019). On the accuracy of schedule-based GTFS for measuring accessibility. </w:t>
      </w:r>
      <w:r w:rsidRPr="00E5721A">
        <w:rPr>
          <w:rFonts w:ascii="Times New Roman" w:hAnsi="Times New Roman" w:cs="Times New Roman"/>
          <w:i/>
          <w:iCs/>
          <w:noProof/>
          <w:sz w:val="24"/>
          <w:szCs w:val="24"/>
        </w:rPr>
        <w:t>Journal of Transport and Land Us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2</w:t>
      </w:r>
      <w:r w:rsidRPr="00E5721A">
        <w:rPr>
          <w:rFonts w:ascii="Times New Roman" w:hAnsi="Times New Roman" w:cs="Times New Roman"/>
          <w:noProof/>
          <w:sz w:val="24"/>
          <w:szCs w:val="24"/>
        </w:rPr>
        <w:t>(1), 475–500.</w:t>
      </w:r>
    </w:p>
    <w:p w14:paraId="59E02BEF"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lastRenderedPageBreak/>
        <w:t xml:space="preserve">Wu, H., &amp; Levinson, D. (2020). Unifying access. </w:t>
      </w:r>
      <w:r w:rsidRPr="00E5721A">
        <w:rPr>
          <w:rFonts w:ascii="Times New Roman" w:hAnsi="Times New Roman" w:cs="Times New Roman"/>
          <w:i/>
          <w:iCs/>
          <w:noProof/>
          <w:sz w:val="24"/>
          <w:szCs w:val="24"/>
        </w:rPr>
        <w:t>Transportation Research Part D: Transport and Environment</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83</w:t>
      </w:r>
      <w:r w:rsidRPr="00E5721A">
        <w:rPr>
          <w:rFonts w:ascii="Times New Roman" w:hAnsi="Times New Roman" w:cs="Times New Roman"/>
          <w:noProof/>
          <w:sz w:val="24"/>
          <w:szCs w:val="24"/>
        </w:rPr>
        <w:t>, 102355.</w:t>
      </w:r>
    </w:p>
    <w:p w14:paraId="080243AC"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E5721A">
        <w:rPr>
          <w:rFonts w:ascii="Times New Roman" w:hAnsi="Times New Roman" w:cs="Times New Roman"/>
          <w:i/>
          <w:iCs/>
          <w:noProof/>
          <w:sz w:val="24"/>
          <w:szCs w:val="24"/>
        </w:rPr>
        <w:t>Journal of Transportation and Statistics</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4</w:t>
      </w:r>
      <w:r w:rsidRPr="00E5721A">
        <w:rPr>
          <w:rFonts w:ascii="Times New Roman" w:hAnsi="Times New Roman" w:cs="Times New Roman"/>
          <w:noProof/>
          <w:sz w:val="24"/>
          <w:szCs w:val="24"/>
        </w:rPr>
        <w:t>(2/3), 1–14.</w:t>
      </w:r>
    </w:p>
    <w:p w14:paraId="59EADAC6"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Xie, D., Zhu, H., Yan, L., Yuan, S., &amp; Zhang, J. (2012). An improved Dijkstra algorithm in GIS application. </w:t>
      </w:r>
      <w:r w:rsidRPr="00E5721A">
        <w:rPr>
          <w:rFonts w:ascii="Times New Roman" w:hAnsi="Times New Roman" w:cs="Times New Roman"/>
          <w:i/>
          <w:iCs/>
          <w:noProof/>
          <w:sz w:val="24"/>
          <w:szCs w:val="24"/>
        </w:rPr>
        <w:t>World Automation Congress 2012</w:t>
      </w:r>
      <w:r w:rsidRPr="00E5721A">
        <w:rPr>
          <w:rFonts w:ascii="Times New Roman" w:hAnsi="Times New Roman" w:cs="Times New Roman"/>
          <w:noProof/>
          <w:sz w:val="24"/>
          <w:szCs w:val="24"/>
        </w:rPr>
        <w:t>, 167–169. IEEE.</w:t>
      </w:r>
    </w:p>
    <w:p w14:paraId="21D7CE19"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Zargayouna, M., Othman, A., Scemama, G., &amp; Zeddini, B. (2015). Impact of Travelers Information Level on Disturbed Transit Networks: A Multiagent Simulation. </w:t>
      </w:r>
      <w:r w:rsidRPr="00E5721A">
        <w:rPr>
          <w:rFonts w:ascii="Times New Roman" w:hAnsi="Times New Roman" w:cs="Times New Roman"/>
          <w:i/>
          <w:iCs/>
          <w:noProof/>
          <w:sz w:val="24"/>
          <w:szCs w:val="24"/>
        </w:rPr>
        <w:t>IEEE Conference on Intelligent Transportation Systems, Proceedings, ITSC</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2015</w:t>
      </w:r>
      <w:r w:rsidRPr="00E5721A">
        <w:rPr>
          <w:rFonts w:ascii="Times New Roman" w:hAnsi="Times New Roman" w:cs="Times New Roman"/>
          <w:noProof/>
          <w:sz w:val="24"/>
          <w:szCs w:val="24"/>
        </w:rPr>
        <w:t>-</w:t>
      </w:r>
      <w:r w:rsidRPr="00E5721A">
        <w:rPr>
          <w:rFonts w:ascii="Times New Roman" w:hAnsi="Times New Roman" w:cs="Times New Roman"/>
          <w:i/>
          <w:iCs/>
          <w:noProof/>
          <w:sz w:val="24"/>
          <w:szCs w:val="24"/>
        </w:rPr>
        <w:t>Octob</w:t>
      </w:r>
      <w:r w:rsidRPr="00E5721A">
        <w:rPr>
          <w:rFonts w:ascii="Times New Roman" w:hAnsi="Times New Roman" w:cs="Times New Roman"/>
          <w:noProof/>
          <w:sz w:val="24"/>
          <w:szCs w:val="24"/>
        </w:rPr>
        <w:t>, 2889–2894. https://doi.org/10.1109/ITSC.2015.464</w:t>
      </w:r>
    </w:p>
    <w:p w14:paraId="6F0A6BB2"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szCs w:val="24"/>
        </w:rPr>
      </w:pPr>
      <w:r w:rsidRPr="00E5721A">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E5721A">
        <w:rPr>
          <w:rFonts w:ascii="Times New Roman" w:hAnsi="Times New Roman" w:cs="Times New Roman"/>
          <w:i/>
          <w:iCs/>
          <w:noProof/>
          <w:sz w:val="24"/>
          <w:szCs w:val="24"/>
        </w:rPr>
        <w:t>International Journal of Geographical Information Science</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32</w:t>
      </w:r>
      <w:r w:rsidRPr="00E5721A">
        <w:rPr>
          <w:rFonts w:ascii="Times New Roman" w:hAnsi="Times New Roman" w:cs="Times New Roman"/>
          <w:noProof/>
          <w:sz w:val="24"/>
          <w:szCs w:val="24"/>
        </w:rPr>
        <w:t>(8), 1649–1676.</w:t>
      </w:r>
    </w:p>
    <w:p w14:paraId="7DD28AF7" w14:textId="77777777" w:rsidR="00E5721A" w:rsidRPr="00E5721A" w:rsidRDefault="00E5721A" w:rsidP="00E5721A">
      <w:pPr>
        <w:widowControl w:val="0"/>
        <w:autoSpaceDE w:val="0"/>
        <w:autoSpaceDN w:val="0"/>
        <w:adjustRightInd w:val="0"/>
        <w:spacing w:line="240" w:lineRule="auto"/>
        <w:ind w:left="480" w:hanging="480"/>
        <w:rPr>
          <w:rFonts w:ascii="Times New Roman" w:hAnsi="Times New Roman" w:cs="Times New Roman"/>
          <w:noProof/>
          <w:sz w:val="24"/>
        </w:rPr>
      </w:pPr>
      <w:r w:rsidRPr="00E5721A">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E5721A">
        <w:rPr>
          <w:rFonts w:ascii="Times New Roman" w:hAnsi="Times New Roman" w:cs="Times New Roman"/>
          <w:i/>
          <w:iCs/>
          <w:noProof/>
          <w:sz w:val="24"/>
          <w:szCs w:val="24"/>
        </w:rPr>
        <w:t>Transportation Research Record</w:t>
      </w:r>
      <w:r w:rsidRPr="00E5721A">
        <w:rPr>
          <w:rFonts w:ascii="Times New Roman" w:hAnsi="Times New Roman" w:cs="Times New Roman"/>
          <w:noProof/>
          <w:sz w:val="24"/>
          <w:szCs w:val="24"/>
        </w:rPr>
        <w:t xml:space="preserve">, </w:t>
      </w:r>
      <w:r w:rsidRPr="00E5721A">
        <w:rPr>
          <w:rFonts w:ascii="Times New Roman" w:hAnsi="Times New Roman" w:cs="Times New Roman"/>
          <w:i/>
          <w:iCs/>
          <w:noProof/>
          <w:sz w:val="24"/>
          <w:szCs w:val="24"/>
        </w:rPr>
        <w:t>1835</w:t>
      </w:r>
      <w:r w:rsidRPr="00E5721A">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 xml:space="preserve">What </w:t>
      </w:r>
      <w:proofErr w:type="gramStart"/>
      <w:r>
        <w:t>do</w:t>
      </w:r>
      <w:proofErr w:type="gramEnd"/>
      <w:r>
        <w:t xml:space="preserve">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w:t>
      </w:r>
      <w:proofErr w:type="gramStart"/>
      <w:r>
        <w:t>this?</w:t>
      </w:r>
      <w:proofErr w:type="gramEnd"/>
      <w:r>
        <w:t xml:space="preserve">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5"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6" w:author="Liu Luyu" w:date="2021-09-29T21:45:00Z" w:initials="LL">
    <w:p w14:paraId="56F40729" w14:textId="29D33F0C" w:rsidR="0091395C" w:rsidRDefault="0091395C">
      <w:pPr>
        <w:pStyle w:val="CommentText"/>
      </w:pPr>
      <w:r>
        <w:rPr>
          <w:rStyle w:val="CommentReference"/>
        </w:rPr>
        <w:annotationRef/>
      </w:r>
      <w:r>
        <w:t>Updated</w:t>
      </w:r>
    </w:p>
  </w:comment>
  <w:comment w:id="17" w:author="Miller,  Dr. Harvey J." w:date="2021-09-14T15: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18" w:author="Liu Luyu" w:date="2021-09-29T21:46:00Z" w:initials="LL">
    <w:p w14:paraId="56155716" w14:textId="68577EED" w:rsidR="005A4AAB" w:rsidRDefault="005A4AAB">
      <w:pPr>
        <w:pStyle w:val="CommentText"/>
      </w:pPr>
      <w:r>
        <w:rPr>
          <w:rStyle w:val="CommentReference"/>
        </w:rPr>
        <w:annotationRef/>
      </w:r>
      <w:r>
        <w:t xml:space="preserve">Too many graphs </w:t>
      </w:r>
    </w:p>
  </w:comment>
  <w:comment w:id="19"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1" w:author="Miller,  Dr. Harvey J." w:date="2021-09-14T15:27:00Z" w:initials="MH">
    <w:p w14:paraId="338E574E" w14:textId="77777777" w:rsidR="00FA01FC" w:rsidRDefault="00FA01FC" w:rsidP="00FA01FC">
      <w:pPr>
        <w:pStyle w:val="CommentText"/>
      </w:pPr>
      <w:r>
        <w:rPr>
          <w:rStyle w:val="CommentReference"/>
        </w:rPr>
        <w:annotationRef/>
      </w:r>
      <w:r>
        <w:t>Is this correct?</w:t>
      </w:r>
    </w:p>
  </w:comment>
  <w:comment w:id="22" w:author="Liu Luyu" w:date="2021-09-24T17:10:00Z" w:initials="LL">
    <w:p w14:paraId="76B821BA" w14:textId="77777777" w:rsidR="00FA01FC" w:rsidRDefault="00FA01FC" w:rsidP="00FA01FC">
      <w:pPr>
        <w:pStyle w:val="CommentText"/>
      </w:pPr>
      <w:r>
        <w:rPr>
          <w:rStyle w:val="CommentReference"/>
        </w:rPr>
        <w:annotationRef/>
      </w:r>
      <w:r>
        <w:t>We will calculate two versions</w:t>
      </w:r>
    </w:p>
  </w:comment>
  <w:comment w:id="23" w:author="Miller,  Dr. Harvey J." w:date="2021-09-14T15:30:00Z" w:initials="MH">
    <w:p w14:paraId="64EDFD02" w14:textId="77777777" w:rsidR="00D12B18" w:rsidRDefault="00D12B18" w:rsidP="00D12B18">
      <w:pPr>
        <w:pStyle w:val="CommentText"/>
      </w:pPr>
      <w:r>
        <w:rPr>
          <w:rStyle w:val="CommentReference"/>
        </w:rPr>
        <w:annotationRef/>
      </w:r>
      <w:r>
        <w:t xml:space="preserve">Why is the realistic STP the lower bound on experienced accessibility?  Couldn’t I use real-time information to do better?   </w:t>
      </w:r>
    </w:p>
  </w:comment>
  <w:comment w:id="24"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32" w:author="Liu, Luyu" w:date="2021-10-06T00:23:00Z" w:initials="LL">
    <w:p w14:paraId="72F21E30" w14:textId="379BAF1F" w:rsidR="00382DF6" w:rsidRDefault="00382DF6">
      <w:pPr>
        <w:pStyle w:val="CommentText"/>
      </w:pPr>
      <w:r>
        <w:rPr>
          <w:rStyle w:val="CommentReference"/>
        </w:rPr>
        <w:annotationRef/>
      </w:r>
      <w:r>
        <w:t>Adding more time geography + big data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1"/>
  <w15:commentEx w15:paraId="6314FACE" w15:done="0"/>
  <w15:commentEx w15:paraId="56F40729" w15:paraIdParent="6314FACE" w15:done="0"/>
  <w15:commentEx w15:paraId="4DAA410B" w15:done="0"/>
  <w15:commentEx w15:paraId="56155716" w15:paraIdParent="4DAA410B" w15:done="0"/>
  <w15:commentEx w15:paraId="37878C62" w15:done="0"/>
  <w15:commentEx w15:paraId="338E574E" w15:done="0"/>
  <w15:commentEx w15:paraId="76B821BA" w15:paraIdParent="338E574E" w15:done="0"/>
  <w15:commentEx w15:paraId="64EDFD02" w15:done="0"/>
  <w15:commentEx w15:paraId="191030FC" w15:paraIdParent="64EDFD02" w15:done="0"/>
  <w15:commentEx w15:paraId="72F21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E8B" w16cex:dateUtc="2021-09-14T19:30:00Z"/>
  <w16cex:commentExtensible w16cex:durableId="24F8C0FC" w16cex:dateUtc="2021-09-25T01:26:00Z"/>
  <w16cex:commentExtensible w16cex:durableId="25076AF6" w16cex:dateUtc="2021-10-06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338E574E" w16cid:durableId="24EB3DF1"/>
  <w16cid:commentId w16cid:paraId="76B821BA" w16cid:durableId="24F88504"/>
  <w16cid:commentId w16cid:paraId="64EDFD02" w16cid:durableId="24EB3E8B"/>
  <w16cid:commentId w16cid:paraId="191030FC" w16cid:durableId="24F8C0FC"/>
  <w16cid:commentId w16cid:paraId="72F21E30" w16cid:durableId="25076A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2C2EB" w14:textId="77777777" w:rsidR="00656CBD" w:rsidRDefault="00656CBD">
      <w:pPr>
        <w:spacing w:after="0" w:line="240" w:lineRule="auto"/>
      </w:pPr>
      <w:r>
        <w:separator/>
      </w:r>
    </w:p>
  </w:endnote>
  <w:endnote w:type="continuationSeparator" w:id="0">
    <w:p w14:paraId="2A3EE5B4" w14:textId="77777777" w:rsidR="00656CBD" w:rsidRDefault="00656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9CAB9" w14:textId="77777777" w:rsidR="00656CBD" w:rsidRDefault="00656CBD">
      <w:pPr>
        <w:spacing w:after="0" w:line="240" w:lineRule="auto"/>
      </w:pPr>
      <w:r>
        <w:separator/>
      </w:r>
    </w:p>
  </w:footnote>
  <w:footnote w:type="continuationSeparator" w:id="0">
    <w:p w14:paraId="0D656307" w14:textId="77777777" w:rsidR="00656CBD" w:rsidRDefault="00656C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2DC9"/>
    <w:rsid w:val="00003CB5"/>
    <w:rsid w:val="000044FE"/>
    <w:rsid w:val="000072B6"/>
    <w:rsid w:val="000073FC"/>
    <w:rsid w:val="00007654"/>
    <w:rsid w:val="00007B5F"/>
    <w:rsid w:val="00011A0D"/>
    <w:rsid w:val="00014C0F"/>
    <w:rsid w:val="00017CEA"/>
    <w:rsid w:val="00017DEE"/>
    <w:rsid w:val="00017EAB"/>
    <w:rsid w:val="00021E41"/>
    <w:rsid w:val="00022952"/>
    <w:rsid w:val="000229A4"/>
    <w:rsid w:val="00022AE9"/>
    <w:rsid w:val="00022CCB"/>
    <w:rsid w:val="0002336F"/>
    <w:rsid w:val="00024396"/>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29B7"/>
    <w:rsid w:val="00053B09"/>
    <w:rsid w:val="00053F29"/>
    <w:rsid w:val="00060E57"/>
    <w:rsid w:val="000611BA"/>
    <w:rsid w:val="00062F0B"/>
    <w:rsid w:val="00063E1E"/>
    <w:rsid w:val="0006503E"/>
    <w:rsid w:val="00066A72"/>
    <w:rsid w:val="00071A39"/>
    <w:rsid w:val="000739C6"/>
    <w:rsid w:val="00074EC4"/>
    <w:rsid w:val="00076FF4"/>
    <w:rsid w:val="0007739A"/>
    <w:rsid w:val="000777E2"/>
    <w:rsid w:val="0007792A"/>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873E7"/>
    <w:rsid w:val="00091B6E"/>
    <w:rsid w:val="00093E74"/>
    <w:rsid w:val="000940D4"/>
    <w:rsid w:val="000949CC"/>
    <w:rsid w:val="0009617D"/>
    <w:rsid w:val="000A007E"/>
    <w:rsid w:val="000A0E49"/>
    <w:rsid w:val="000A15A9"/>
    <w:rsid w:val="000A233B"/>
    <w:rsid w:val="000A3170"/>
    <w:rsid w:val="000A3A46"/>
    <w:rsid w:val="000A3C04"/>
    <w:rsid w:val="000A7298"/>
    <w:rsid w:val="000B0CB6"/>
    <w:rsid w:val="000B0E6A"/>
    <w:rsid w:val="000B3BFB"/>
    <w:rsid w:val="000B4059"/>
    <w:rsid w:val="000B6382"/>
    <w:rsid w:val="000C23C8"/>
    <w:rsid w:val="000C503A"/>
    <w:rsid w:val="000D0027"/>
    <w:rsid w:val="000D0C76"/>
    <w:rsid w:val="000D196D"/>
    <w:rsid w:val="000D3141"/>
    <w:rsid w:val="000D3DCA"/>
    <w:rsid w:val="000D516A"/>
    <w:rsid w:val="000D7799"/>
    <w:rsid w:val="000E1C43"/>
    <w:rsid w:val="000E23F3"/>
    <w:rsid w:val="000E2E51"/>
    <w:rsid w:val="000E3445"/>
    <w:rsid w:val="000E6398"/>
    <w:rsid w:val="000E7F6F"/>
    <w:rsid w:val="000F17B5"/>
    <w:rsid w:val="000F29E2"/>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5946"/>
    <w:rsid w:val="00136F22"/>
    <w:rsid w:val="00137340"/>
    <w:rsid w:val="001406C1"/>
    <w:rsid w:val="001413F6"/>
    <w:rsid w:val="00141C4A"/>
    <w:rsid w:val="00147924"/>
    <w:rsid w:val="00153BA0"/>
    <w:rsid w:val="0015454B"/>
    <w:rsid w:val="00155FE4"/>
    <w:rsid w:val="001563F1"/>
    <w:rsid w:val="00160015"/>
    <w:rsid w:val="00162EEB"/>
    <w:rsid w:val="00163801"/>
    <w:rsid w:val="001638A8"/>
    <w:rsid w:val="00163AC3"/>
    <w:rsid w:val="00163F0A"/>
    <w:rsid w:val="00166A0A"/>
    <w:rsid w:val="001671B0"/>
    <w:rsid w:val="00171542"/>
    <w:rsid w:val="00171C05"/>
    <w:rsid w:val="001723CD"/>
    <w:rsid w:val="00172C2C"/>
    <w:rsid w:val="00173241"/>
    <w:rsid w:val="001738D3"/>
    <w:rsid w:val="00175E28"/>
    <w:rsid w:val="00176E60"/>
    <w:rsid w:val="001805DC"/>
    <w:rsid w:val="001806BF"/>
    <w:rsid w:val="001840EE"/>
    <w:rsid w:val="001903D7"/>
    <w:rsid w:val="00191AA9"/>
    <w:rsid w:val="0019437B"/>
    <w:rsid w:val="001944C4"/>
    <w:rsid w:val="001951BB"/>
    <w:rsid w:val="001962C5"/>
    <w:rsid w:val="00197DDF"/>
    <w:rsid w:val="001A2A45"/>
    <w:rsid w:val="001A3D78"/>
    <w:rsid w:val="001A5ABA"/>
    <w:rsid w:val="001A694C"/>
    <w:rsid w:val="001A75E1"/>
    <w:rsid w:val="001B05FD"/>
    <w:rsid w:val="001B1CD4"/>
    <w:rsid w:val="001B2611"/>
    <w:rsid w:val="001B2FF4"/>
    <w:rsid w:val="001B3FD8"/>
    <w:rsid w:val="001B44E9"/>
    <w:rsid w:val="001C208D"/>
    <w:rsid w:val="001C5129"/>
    <w:rsid w:val="001C5F23"/>
    <w:rsid w:val="001C613E"/>
    <w:rsid w:val="001C67B7"/>
    <w:rsid w:val="001C6CB0"/>
    <w:rsid w:val="001C6D75"/>
    <w:rsid w:val="001C74AE"/>
    <w:rsid w:val="001D16C8"/>
    <w:rsid w:val="001D4175"/>
    <w:rsid w:val="001D587C"/>
    <w:rsid w:val="001D66FF"/>
    <w:rsid w:val="001E0AA3"/>
    <w:rsid w:val="001E0E0C"/>
    <w:rsid w:val="001E2E38"/>
    <w:rsid w:val="001E5726"/>
    <w:rsid w:val="001E5DD0"/>
    <w:rsid w:val="001F06E3"/>
    <w:rsid w:val="001F214F"/>
    <w:rsid w:val="001F48BC"/>
    <w:rsid w:val="00204963"/>
    <w:rsid w:val="00205E39"/>
    <w:rsid w:val="0020751E"/>
    <w:rsid w:val="00207E60"/>
    <w:rsid w:val="00211304"/>
    <w:rsid w:val="0021133F"/>
    <w:rsid w:val="00212055"/>
    <w:rsid w:val="002145A0"/>
    <w:rsid w:val="00215D5C"/>
    <w:rsid w:val="00216A2C"/>
    <w:rsid w:val="00216FFC"/>
    <w:rsid w:val="00220D5A"/>
    <w:rsid w:val="00221B9A"/>
    <w:rsid w:val="00221F09"/>
    <w:rsid w:val="0022290C"/>
    <w:rsid w:val="002264DF"/>
    <w:rsid w:val="00230862"/>
    <w:rsid w:val="00232807"/>
    <w:rsid w:val="002375E6"/>
    <w:rsid w:val="00240058"/>
    <w:rsid w:val="002403A3"/>
    <w:rsid w:val="0024178A"/>
    <w:rsid w:val="002417A2"/>
    <w:rsid w:val="00242278"/>
    <w:rsid w:val="0024313E"/>
    <w:rsid w:val="0024384F"/>
    <w:rsid w:val="00245839"/>
    <w:rsid w:val="00247644"/>
    <w:rsid w:val="002510D3"/>
    <w:rsid w:val="00252622"/>
    <w:rsid w:val="002537B6"/>
    <w:rsid w:val="0025496A"/>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74D45"/>
    <w:rsid w:val="00275E2A"/>
    <w:rsid w:val="00280DA0"/>
    <w:rsid w:val="00280F76"/>
    <w:rsid w:val="002829E7"/>
    <w:rsid w:val="00283534"/>
    <w:rsid w:val="0028433D"/>
    <w:rsid w:val="00285488"/>
    <w:rsid w:val="002856DE"/>
    <w:rsid w:val="00286584"/>
    <w:rsid w:val="002921B5"/>
    <w:rsid w:val="00292CAA"/>
    <w:rsid w:val="002934F6"/>
    <w:rsid w:val="00294ECC"/>
    <w:rsid w:val="00296189"/>
    <w:rsid w:val="00296DFF"/>
    <w:rsid w:val="002974C8"/>
    <w:rsid w:val="002A0959"/>
    <w:rsid w:val="002A10F5"/>
    <w:rsid w:val="002A42B6"/>
    <w:rsid w:val="002A470C"/>
    <w:rsid w:val="002A5DEA"/>
    <w:rsid w:val="002A748A"/>
    <w:rsid w:val="002A7827"/>
    <w:rsid w:val="002B0F31"/>
    <w:rsid w:val="002B33B6"/>
    <w:rsid w:val="002B4610"/>
    <w:rsid w:val="002B4FA3"/>
    <w:rsid w:val="002B6501"/>
    <w:rsid w:val="002B749A"/>
    <w:rsid w:val="002C0C98"/>
    <w:rsid w:val="002C196A"/>
    <w:rsid w:val="002C2454"/>
    <w:rsid w:val="002C2E29"/>
    <w:rsid w:val="002C4205"/>
    <w:rsid w:val="002C53A5"/>
    <w:rsid w:val="002C5F3A"/>
    <w:rsid w:val="002C7798"/>
    <w:rsid w:val="002D001D"/>
    <w:rsid w:val="002D18F1"/>
    <w:rsid w:val="002D3AFB"/>
    <w:rsid w:val="002D430D"/>
    <w:rsid w:val="002D55E5"/>
    <w:rsid w:val="002D6146"/>
    <w:rsid w:val="002E1F05"/>
    <w:rsid w:val="002E283E"/>
    <w:rsid w:val="002E3511"/>
    <w:rsid w:val="002E5621"/>
    <w:rsid w:val="002E5FA9"/>
    <w:rsid w:val="002E622E"/>
    <w:rsid w:val="002E6542"/>
    <w:rsid w:val="002F0DFC"/>
    <w:rsid w:val="002F1564"/>
    <w:rsid w:val="002F1E35"/>
    <w:rsid w:val="002F397F"/>
    <w:rsid w:val="002F4D78"/>
    <w:rsid w:val="002F4FBD"/>
    <w:rsid w:val="002F5A0F"/>
    <w:rsid w:val="002F5AB8"/>
    <w:rsid w:val="002F7E17"/>
    <w:rsid w:val="0030068C"/>
    <w:rsid w:val="00300F67"/>
    <w:rsid w:val="00302216"/>
    <w:rsid w:val="003024DA"/>
    <w:rsid w:val="003026D4"/>
    <w:rsid w:val="00304C4D"/>
    <w:rsid w:val="00304EB2"/>
    <w:rsid w:val="00306C36"/>
    <w:rsid w:val="00307B27"/>
    <w:rsid w:val="00310E98"/>
    <w:rsid w:val="003128D2"/>
    <w:rsid w:val="00314C76"/>
    <w:rsid w:val="00315077"/>
    <w:rsid w:val="003154D3"/>
    <w:rsid w:val="003155AA"/>
    <w:rsid w:val="00317032"/>
    <w:rsid w:val="00317C0B"/>
    <w:rsid w:val="003206AE"/>
    <w:rsid w:val="00320E99"/>
    <w:rsid w:val="00323009"/>
    <w:rsid w:val="00323CE6"/>
    <w:rsid w:val="0032679B"/>
    <w:rsid w:val="00334F64"/>
    <w:rsid w:val="003359AE"/>
    <w:rsid w:val="00336ABF"/>
    <w:rsid w:val="00337640"/>
    <w:rsid w:val="00340D9B"/>
    <w:rsid w:val="0034562F"/>
    <w:rsid w:val="003470A2"/>
    <w:rsid w:val="003503C0"/>
    <w:rsid w:val="00350E40"/>
    <w:rsid w:val="00351530"/>
    <w:rsid w:val="00352693"/>
    <w:rsid w:val="00353D8E"/>
    <w:rsid w:val="00353DC7"/>
    <w:rsid w:val="0035511C"/>
    <w:rsid w:val="00356F49"/>
    <w:rsid w:val="00357BEC"/>
    <w:rsid w:val="00361C47"/>
    <w:rsid w:val="00362B26"/>
    <w:rsid w:val="00362CD1"/>
    <w:rsid w:val="00362D3B"/>
    <w:rsid w:val="00363ECB"/>
    <w:rsid w:val="00367375"/>
    <w:rsid w:val="003705BB"/>
    <w:rsid w:val="003716EB"/>
    <w:rsid w:val="00372057"/>
    <w:rsid w:val="00373180"/>
    <w:rsid w:val="003749F2"/>
    <w:rsid w:val="00376575"/>
    <w:rsid w:val="00377DDF"/>
    <w:rsid w:val="00382C8E"/>
    <w:rsid w:val="00382DF6"/>
    <w:rsid w:val="00383525"/>
    <w:rsid w:val="003845B6"/>
    <w:rsid w:val="00385A5D"/>
    <w:rsid w:val="00390121"/>
    <w:rsid w:val="003918AB"/>
    <w:rsid w:val="00391DD6"/>
    <w:rsid w:val="003927AE"/>
    <w:rsid w:val="0039370D"/>
    <w:rsid w:val="0039714C"/>
    <w:rsid w:val="003979A1"/>
    <w:rsid w:val="003979B3"/>
    <w:rsid w:val="003A0B10"/>
    <w:rsid w:val="003A1036"/>
    <w:rsid w:val="003A1EBA"/>
    <w:rsid w:val="003A4C0B"/>
    <w:rsid w:val="003A4F38"/>
    <w:rsid w:val="003A5A90"/>
    <w:rsid w:val="003A62F1"/>
    <w:rsid w:val="003A73F5"/>
    <w:rsid w:val="003B0CA0"/>
    <w:rsid w:val="003B3155"/>
    <w:rsid w:val="003B3945"/>
    <w:rsid w:val="003B55FA"/>
    <w:rsid w:val="003B5A3C"/>
    <w:rsid w:val="003B5C19"/>
    <w:rsid w:val="003C0271"/>
    <w:rsid w:val="003C2627"/>
    <w:rsid w:val="003C3999"/>
    <w:rsid w:val="003C3CED"/>
    <w:rsid w:val="003C4579"/>
    <w:rsid w:val="003C46B3"/>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B17"/>
    <w:rsid w:val="003F2CD3"/>
    <w:rsid w:val="003F3B43"/>
    <w:rsid w:val="003F49E5"/>
    <w:rsid w:val="003F509C"/>
    <w:rsid w:val="003F60A1"/>
    <w:rsid w:val="003F7CD0"/>
    <w:rsid w:val="00400E9A"/>
    <w:rsid w:val="00401EDE"/>
    <w:rsid w:val="00401F96"/>
    <w:rsid w:val="0040693C"/>
    <w:rsid w:val="00407006"/>
    <w:rsid w:val="00410B88"/>
    <w:rsid w:val="00411460"/>
    <w:rsid w:val="00413119"/>
    <w:rsid w:val="00413DD7"/>
    <w:rsid w:val="004151FE"/>
    <w:rsid w:val="00415389"/>
    <w:rsid w:val="00415FC5"/>
    <w:rsid w:val="0041618A"/>
    <w:rsid w:val="00420382"/>
    <w:rsid w:val="0042092C"/>
    <w:rsid w:val="00421013"/>
    <w:rsid w:val="00421E17"/>
    <w:rsid w:val="00421EF7"/>
    <w:rsid w:val="00422D94"/>
    <w:rsid w:val="00422E6A"/>
    <w:rsid w:val="00424041"/>
    <w:rsid w:val="00424114"/>
    <w:rsid w:val="0042621E"/>
    <w:rsid w:val="0042630A"/>
    <w:rsid w:val="00427FBD"/>
    <w:rsid w:val="0043055A"/>
    <w:rsid w:val="00431277"/>
    <w:rsid w:val="004315AA"/>
    <w:rsid w:val="00431B16"/>
    <w:rsid w:val="0043429B"/>
    <w:rsid w:val="00435413"/>
    <w:rsid w:val="00435EC6"/>
    <w:rsid w:val="00437946"/>
    <w:rsid w:val="00437B11"/>
    <w:rsid w:val="004409CA"/>
    <w:rsid w:val="00440C78"/>
    <w:rsid w:val="00443F16"/>
    <w:rsid w:val="004458AA"/>
    <w:rsid w:val="0045061F"/>
    <w:rsid w:val="00453313"/>
    <w:rsid w:val="00456E7C"/>
    <w:rsid w:val="00460A15"/>
    <w:rsid w:val="0046276C"/>
    <w:rsid w:val="00462B82"/>
    <w:rsid w:val="00462DB0"/>
    <w:rsid w:val="0046336E"/>
    <w:rsid w:val="0046486F"/>
    <w:rsid w:val="004705A2"/>
    <w:rsid w:val="00470EA6"/>
    <w:rsid w:val="00472CAF"/>
    <w:rsid w:val="00473333"/>
    <w:rsid w:val="00473F16"/>
    <w:rsid w:val="00476552"/>
    <w:rsid w:val="004767A3"/>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3219"/>
    <w:rsid w:val="00494A59"/>
    <w:rsid w:val="00494D56"/>
    <w:rsid w:val="00496765"/>
    <w:rsid w:val="004A295B"/>
    <w:rsid w:val="004A3D5F"/>
    <w:rsid w:val="004A5E68"/>
    <w:rsid w:val="004A6618"/>
    <w:rsid w:val="004A6C45"/>
    <w:rsid w:val="004A73BD"/>
    <w:rsid w:val="004A7B77"/>
    <w:rsid w:val="004B0447"/>
    <w:rsid w:val="004B080C"/>
    <w:rsid w:val="004B3901"/>
    <w:rsid w:val="004B45CA"/>
    <w:rsid w:val="004B4F7A"/>
    <w:rsid w:val="004B5A8E"/>
    <w:rsid w:val="004B6127"/>
    <w:rsid w:val="004C2A7B"/>
    <w:rsid w:val="004C44B5"/>
    <w:rsid w:val="004C4B9E"/>
    <w:rsid w:val="004C533F"/>
    <w:rsid w:val="004C6580"/>
    <w:rsid w:val="004C7864"/>
    <w:rsid w:val="004D3424"/>
    <w:rsid w:val="004D726F"/>
    <w:rsid w:val="004D78B2"/>
    <w:rsid w:val="004D797D"/>
    <w:rsid w:val="004E07BC"/>
    <w:rsid w:val="004E149F"/>
    <w:rsid w:val="004E1A3E"/>
    <w:rsid w:val="004E348C"/>
    <w:rsid w:val="004E5438"/>
    <w:rsid w:val="004E54A0"/>
    <w:rsid w:val="004E6100"/>
    <w:rsid w:val="004E69AB"/>
    <w:rsid w:val="004E6DF2"/>
    <w:rsid w:val="004F17D1"/>
    <w:rsid w:val="004F1A4D"/>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461"/>
    <w:rsid w:val="00522A06"/>
    <w:rsid w:val="00522CA4"/>
    <w:rsid w:val="00525838"/>
    <w:rsid w:val="00525C9B"/>
    <w:rsid w:val="00530785"/>
    <w:rsid w:val="00531B73"/>
    <w:rsid w:val="0053343D"/>
    <w:rsid w:val="00533F05"/>
    <w:rsid w:val="005368B6"/>
    <w:rsid w:val="00536D67"/>
    <w:rsid w:val="00537C02"/>
    <w:rsid w:val="00540904"/>
    <w:rsid w:val="00540A00"/>
    <w:rsid w:val="00540C24"/>
    <w:rsid w:val="005411E1"/>
    <w:rsid w:val="0054376B"/>
    <w:rsid w:val="00543EE0"/>
    <w:rsid w:val="00551C91"/>
    <w:rsid w:val="00551D5D"/>
    <w:rsid w:val="00553C97"/>
    <w:rsid w:val="0055554B"/>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9E0"/>
    <w:rsid w:val="00576FB1"/>
    <w:rsid w:val="00581A4E"/>
    <w:rsid w:val="00581C56"/>
    <w:rsid w:val="0058260F"/>
    <w:rsid w:val="0058449F"/>
    <w:rsid w:val="00584B28"/>
    <w:rsid w:val="00585AE8"/>
    <w:rsid w:val="0059045F"/>
    <w:rsid w:val="0059060C"/>
    <w:rsid w:val="005911F7"/>
    <w:rsid w:val="00591820"/>
    <w:rsid w:val="00591A16"/>
    <w:rsid w:val="00591F76"/>
    <w:rsid w:val="00591F88"/>
    <w:rsid w:val="00592193"/>
    <w:rsid w:val="0059225C"/>
    <w:rsid w:val="005948E2"/>
    <w:rsid w:val="00594A01"/>
    <w:rsid w:val="005969ED"/>
    <w:rsid w:val="0059748D"/>
    <w:rsid w:val="00597679"/>
    <w:rsid w:val="005A1600"/>
    <w:rsid w:val="005A1FB8"/>
    <w:rsid w:val="005A3005"/>
    <w:rsid w:val="005A3861"/>
    <w:rsid w:val="005A4347"/>
    <w:rsid w:val="005A4AAB"/>
    <w:rsid w:val="005A668B"/>
    <w:rsid w:val="005A7E88"/>
    <w:rsid w:val="005B0670"/>
    <w:rsid w:val="005B0AAC"/>
    <w:rsid w:val="005B2D5A"/>
    <w:rsid w:val="005B42BD"/>
    <w:rsid w:val="005B49F6"/>
    <w:rsid w:val="005B50EF"/>
    <w:rsid w:val="005B5861"/>
    <w:rsid w:val="005B6770"/>
    <w:rsid w:val="005B6BEF"/>
    <w:rsid w:val="005B7DA2"/>
    <w:rsid w:val="005C2124"/>
    <w:rsid w:val="005C4090"/>
    <w:rsid w:val="005C4C04"/>
    <w:rsid w:val="005C5D05"/>
    <w:rsid w:val="005D0E14"/>
    <w:rsid w:val="005D1235"/>
    <w:rsid w:val="005D171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07611"/>
    <w:rsid w:val="00607EF1"/>
    <w:rsid w:val="0061074A"/>
    <w:rsid w:val="00612DB9"/>
    <w:rsid w:val="00614E4D"/>
    <w:rsid w:val="006153FF"/>
    <w:rsid w:val="006155F9"/>
    <w:rsid w:val="00616A05"/>
    <w:rsid w:val="0061712E"/>
    <w:rsid w:val="006178F9"/>
    <w:rsid w:val="006211BB"/>
    <w:rsid w:val="00621DA8"/>
    <w:rsid w:val="00625215"/>
    <w:rsid w:val="006253EF"/>
    <w:rsid w:val="00626327"/>
    <w:rsid w:val="006272A2"/>
    <w:rsid w:val="00630486"/>
    <w:rsid w:val="0063141F"/>
    <w:rsid w:val="00631E07"/>
    <w:rsid w:val="006362C7"/>
    <w:rsid w:val="00636BD2"/>
    <w:rsid w:val="00636F64"/>
    <w:rsid w:val="00637F85"/>
    <w:rsid w:val="00640505"/>
    <w:rsid w:val="00640716"/>
    <w:rsid w:val="0064636C"/>
    <w:rsid w:val="006464B1"/>
    <w:rsid w:val="006475CF"/>
    <w:rsid w:val="006476FD"/>
    <w:rsid w:val="00647B5B"/>
    <w:rsid w:val="00647F48"/>
    <w:rsid w:val="006509D2"/>
    <w:rsid w:val="0065118B"/>
    <w:rsid w:val="006519FD"/>
    <w:rsid w:val="006531F2"/>
    <w:rsid w:val="006561B6"/>
    <w:rsid w:val="00656CBD"/>
    <w:rsid w:val="00660B81"/>
    <w:rsid w:val="00661F97"/>
    <w:rsid w:val="006624E2"/>
    <w:rsid w:val="00664640"/>
    <w:rsid w:val="00665B45"/>
    <w:rsid w:val="00666B1C"/>
    <w:rsid w:val="00670B35"/>
    <w:rsid w:val="00672187"/>
    <w:rsid w:val="00675490"/>
    <w:rsid w:val="006757EC"/>
    <w:rsid w:val="00680FF4"/>
    <w:rsid w:val="00681415"/>
    <w:rsid w:val="0068197C"/>
    <w:rsid w:val="006820DB"/>
    <w:rsid w:val="00682243"/>
    <w:rsid w:val="0068274F"/>
    <w:rsid w:val="00684FAB"/>
    <w:rsid w:val="006865C9"/>
    <w:rsid w:val="00687052"/>
    <w:rsid w:val="00687AA1"/>
    <w:rsid w:val="006901E9"/>
    <w:rsid w:val="006908C5"/>
    <w:rsid w:val="00692D02"/>
    <w:rsid w:val="0069475D"/>
    <w:rsid w:val="00696101"/>
    <w:rsid w:val="00697B8F"/>
    <w:rsid w:val="006A0307"/>
    <w:rsid w:val="006A1736"/>
    <w:rsid w:val="006A1989"/>
    <w:rsid w:val="006A2502"/>
    <w:rsid w:val="006A32BE"/>
    <w:rsid w:val="006A4950"/>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3249"/>
    <w:rsid w:val="006D3C70"/>
    <w:rsid w:val="006D4B71"/>
    <w:rsid w:val="006D51A0"/>
    <w:rsid w:val="006D600B"/>
    <w:rsid w:val="006E02CD"/>
    <w:rsid w:val="006E1C6F"/>
    <w:rsid w:val="006E387A"/>
    <w:rsid w:val="006E6C82"/>
    <w:rsid w:val="006F04F6"/>
    <w:rsid w:val="006F6EB7"/>
    <w:rsid w:val="006F79E3"/>
    <w:rsid w:val="00703B53"/>
    <w:rsid w:val="007105DA"/>
    <w:rsid w:val="0071212B"/>
    <w:rsid w:val="007123A9"/>
    <w:rsid w:val="0071429E"/>
    <w:rsid w:val="00714C41"/>
    <w:rsid w:val="00716D6C"/>
    <w:rsid w:val="00717ABB"/>
    <w:rsid w:val="00720D25"/>
    <w:rsid w:val="0072263F"/>
    <w:rsid w:val="00722DE6"/>
    <w:rsid w:val="00722ECA"/>
    <w:rsid w:val="0072369F"/>
    <w:rsid w:val="00724F97"/>
    <w:rsid w:val="007250B0"/>
    <w:rsid w:val="00726271"/>
    <w:rsid w:val="007267FB"/>
    <w:rsid w:val="0072743E"/>
    <w:rsid w:val="00727F21"/>
    <w:rsid w:val="00730B6B"/>
    <w:rsid w:val="00730D77"/>
    <w:rsid w:val="00732D16"/>
    <w:rsid w:val="007330B4"/>
    <w:rsid w:val="00734A99"/>
    <w:rsid w:val="00734B27"/>
    <w:rsid w:val="00734EB5"/>
    <w:rsid w:val="00737B8D"/>
    <w:rsid w:val="00737FAA"/>
    <w:rsid w:val="00740797"/>
    <w:rsid w:val="00740A36"/>
    <w:rsid w:val="00744F31"/>
    <w:rsid w:val="00746459"/>
    <w:rsid w:val="00752A58"/>
    <w:rsid w:val="007533C8"/>
    <w:rsid w:val="00755185"/>
    <w:rsid w:val="0075648D"/>
    <w:rsid w:val="00761E41"/>
    <w:rsid w:val="007630F9"/>
    <w:rsid w:val="00766D1D"/>
    <w:rsid w:val="007713DF"/>
    <w:rsid w:val="007719CD"/>
    <w:rsid w:val="007722C8"/>
    <w:rsid w:val="00772FDC"/>
    <w:rsid w:val="00774D3A"/>
    <w:rsid w:val="00777F78"/>
    <w:rsid w:val="00780D93"/>
    <w:rsid w:val="00781553"/>
    <w:rsid w:val="00781A65"/>
    <w:rsid w:val="007824C1"/>
    <w:rsid w:val="00782905"/>
    <w:rsid w:val="00786B12"/>
    <w:rsid w:val="007905FA"/>
    <w:rsid w:val="0079283C"/>
    <w:rsid w:val="007934FE"/>
    <w:rsid w:val="00793EDA"/>
    <w:rsid w:val="007950AB"/>
    <w:rsid w:val="0079538D"/>
    <w:rsid w:val="00795F4F"/>
    <w:rsid w:val="007A02DC"/>
    <w:rsid w:val="007A21B6"/>
    <w:rsid w:val="007A2A1E"/>
    <w:rsid w:val="007A390F"/>
    <w:rsid w:val="007A7807"/>
    <w:rsid w:val="007A7F0E"/>
    <w:rsid w:val="007B04DB"/>
    <w:rsid w:val="007B1574"/>
    <w:rsid w:val="007B1A88"/>
    <w:rsid w:val="007B2A1D"/>
    <w:rsid w:val="007B4186"/>
    <w:rsid w:val="007B470F"/>
    <w:rsid w:val="007B697F"/>
    <w:rsid w:val="007C0427"/>
    <w:rsid w:val="007C0B21"/>
    <w:rsid w:val="007C30F1"/>
    <w:rsid w:val="007C33E6"/>
    <w:rsid w:val="007C3DFE"/>
    <w:rsid w:val="007C5799"/>
    <w:rsid w:val="007C60F8"/>
    <w:rsid w:val="007C759E"/>
    <w:rsid w:val="007C7BF7"/>
    <w:rsid w:val="007D3144"/>
    <w:rsid w:val="007D3BCA"/>
    <w:rsid w:val="007D5C1C"/>
    <w:rsid w:val="007D697F"/>
    <w:rsid w:val="007D7165"/>
    <w:rsid w:val="007D7287"/>
    <w:rsid w:val="007E0B82"/>
    <w:rsid w:val="007E1C27"/>
    <w:rsid w:val="007E2B68"/>
    <w:rsid w:val="007E3F2D"/>
    <w:rsid w:val="007E4CB4"/>
    <w:rsid w:val="007E62F4"/>
    <w:rsid w:val="007E77A3"/>
    <w:rsid w:val="007F0625"/>
    <w:rsid w:val="007F3AB3"/>
    <w:rsid w:val="007F5045"/>
    <w:rsid w:val="007F580A"/>
    <w:rsid w:val="007F66DC"/>
    <w:rsid w:val="007F6F11"/>
    <w:rsid w:val="007F78E9"/>
    <w:rsid w:val="0080109E"/>
    <w:rsid w:val="00801D2F"/>
    <w:rsid w:val="00802696"/>
    <w:rsid w:val="00810A47"/>
    <w:rsid w:val="00811E55"/>
    <w:rsid w:val="00814640"/>
    <w:rsid w:val="00814A14"/>
    <w:rsid w:val="00820657"/>
    <w:rsid w:val="008233B2"/>
    <w:rsid w:val="0082344D"/>
    <w:rsid w:val="008240D2"/>
    <w:rsid w:val="008261D8"/>
    <w:rsid w:val="008307A5"/>
    <w:rsid w:val="00830FE4"/>
    <w:rsid w:val="008319F2"/>
    <w:rsid w:val="008325ED"/>
    <w:rsid w:val="00832F68"/>
    <w:rsid w:val="00833303"/>
    <w:rsid w:val="00833E29"/>
    <w:rsid w:val="0083543F"/>
    <w:rsid w:val="008356E4"/>
    <w:rsid w:val="00835D3D"/>
    <w:rsid w:val="00835EA1"/>
    <w:rsid w:val="00837ABD"/>
    <w:rsid w:val="008415C6"/>
    <w:rsid w:val="0084299F"/>
    <w:rsid w:val="00844980"/>
    <w:rsid w:val="00846458"/>
    <w:rsid w:val="00846ADD"/>
    <w:rsid w:val="008472AB"/>
    <w:rsid w:val="00847C75"/>
    <w:rsid w:val="008501DD"/>
    <w:rsid w:val="008515F1"/>
    <w:rsid w:val="008522D9"/>
    <w:rsid w:val="00852D2C"/>
    <w:rsid w:val="0085327A"/>
    <w:rsid w:val="00853F88"/>
    <w:rsid w:val="008613CE"/>
    <w:rsid w:val="008615A5"/>
    <w:rsid w:val="00864CAF"/>
    <w:rsid w:val="00864FE2"/>
    <w:rsid w:val="008663A7"/>
    <w:rsid w:val="00866FD1"/>
    <w:rsid w:val="00873EDD"/>
    <w:rsid w:val="00880462"/>
    <w:rsid w:val="0088069B"/>
    <w:rsid w:val="008835E4"/>
    <w:rsid w:val="0088385C"/>
    <w:rsid w:val="00883ADC"/>
    <w:rsid w:val="00890BB9"/>
    <w:rsid w:val="0089536C"/>
    <w:rsid w:val="00895B5E"/>
    <w:rsid w:val="00896BF3"/>
    <w:rsid w:val="008973E0"/>
    <w:rsid w:val="008A2854"/>
    <w:rsid w:val="008A2A50"/>
    <w:rsid w:val="008A3130"/>
    <w:rsid w:val="008A356B"/>
    <w:rsid w:val="008A4B16"/>
    <w:rsid w:val="008B0B49"/>
    <w:rsid w:val="008B1AEF"/>
    <w:rsid w:val="008B4571"/>
    <w:rsid w:val="008B5FBD"/>
    <w:rsid w:val="008B7043"/>
    <w:rsid w:val="008C0B6F"/>
    <w:rsid w:val="008C0ECC"/>
    <w:rsid w:val="008C5CC7"/>
    <w:rsid w:val="008C5E03"/>
    <w:rsid w:val="008C7327"/>
    <w:rsid w:val="008D036E"/>
    <w:rsid w:val="008D086C"/>
    <w:rsid w:val="008D25E0"/>
    <w:rsid w:val="008D394F"/>
    <w:rsid w:val="008D4940"/>
    <w:rsid w:val="008D6B90"/>
    <w:rsid w:val="008D705C"/>
    <w:rsid w:val="008E1366"/>
    <w:rsid w:val="008E2F54"/>
    <w:rsid w:val="008E46F6"/>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395C"/>
    <w:rsid w:val="00916ACF"/>
    <w:rsid w:val="00916FDB"/>
    <w:rsid w:val="0092049D"/>
    <w:rsid w:val="009207FD"/>
    <w:rsid w:val="009208C7"/>
    <w:rsid w:val="009234DA"/>
    <w:rsid w:val="0092399F"/>
    <w:rsid w:val="00925CDE"/>
    <w:rsid w:val="00926A60"/>
    <w:rsid w:val="009316AD"/>
    <w:rsid w:val="0093235E"/>
    <w:rsid w:val="0093282B"/>
    <w:rsid w:val="009361B9"/>
    <w:rsid w:val="00936DA5"/>
    <w:rsid w:val="00936F42"/>
    <w:rsid w:val="00937DAB"/>
    <w:rsid w:val="00941909"/>
    <w:rsid w:val="00941DF2"/>
    <w:rsid w:val="00943579"/>
    <w:rsid w:val="009440F2"/>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429A"/>
    <w:rsid w:val="00975020"/>
    <w:rsid w:val="00975624"/>
    <w:rsid w:val="00976433"/>
    <w:rsid w:val="0097703E"/>
    <w:rsid w:val="0097738A"/>
    <w:rsid w:val="00980274"/>
    <w:rsid w:val="00980B5C"/>
    <w:rsid w:val="00981D96"/>
    <w:rsid w:val="009828B8"/>
    <w:rsid w:val="00982A29"/>
    <w:rsid w:val="00983E43"/>
    <w:rsid w:val="00985019"/>
    <w:rsid w:val="00986905"/>
    <w:rsid w:val="009871DD"/>
    <w:rsid w:val="00991060"/>
    <w:rsid w:val="00991A0D"/>
    <w:rsid w:val="00991D1D"/>
    <w:rsid w:val="00993893"/>
    <w:rsid w:val="00995D0C"/>
    <w:rsid w:val="00995F5D"/>
    <w:rsid w:val="009966F1"/>
    <w:rsid w:val="00996710"/>
    <w:rsid w:val="009A0032"/>
    <w:rsid w:val="009A00B0"/>
    <w:rsid w:val="009A18C6"/>
    <w:rsid w:val="009A3449"/>
    <w:rsid w:val="009A39C5"/>
    <w:rsid w:val="009A3AC5"/>
    <w:rsid w:val="009A3E67"/>
    <w:rsid w:val="009A5F9B"/>
    <w:rsid w:val="009A6BE1"/>
    <w:rsid w:val="009A7699"/>
    <w:rsid w:val="009A77F0"/>
    <w:rsid w:val="009B002A"/>
    <w:rsid w:val="009B045D"/>
    <w:rsid w:val="009B04F3"/>
    <w:rsid w:val="009B0BA4"/>
    <w:rsid w:val="009B189E"/>
    <w:rsid w:val="009B1E8C"/>
    <w:rsid w:val="009B6C7B"/>
    <w:rsid w:val="009C144B"/>
    <w:rsid w:val="009C24C0"/>
    <w:rsid w:val="009C32D2"/>
    <w:rsid w:val="009C4339"/>
    <w:rsid w:val="009C6971"/>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9F2AE6"/>
    <w:rsid w:val="009F7D4A"/>
    <w:rsid w:val="00A022C1"/>
    <w:rsid w:val="00A034DF"/>
    <w:rsid w:val="00A05577"/>
    <w:rsid w:val="00A07672"/>
    <w:rsid w:val="00A07C82"/>
    <w:rsid w:val="00A101F9"/>
    <w:rsid w:val="00A10C4C"/>
    <w:rsid w:val="00A10E4A"/>
    <w:rsid w:val="00A11477"/>
    <w:rsid w:val="00A11808"/>
    <w:rsid w:val="00A11967"/>
    <w:rsid w:val="00A11B8D"/>
    <w:rsid w:val="00A12A72"/>
    <w:rsid w:val="00A164FA"/>
    <w:rsid w:val="00A1674E"/>
    <w:rsid w:val="00A20BA9"/>
    <w:rsid w:val="00A21C45"/>
    <w:rsid w:val="00A22E33"/>
    <w:rsid w:val="00A23C33"/>
    <w:rsid w:val="00A2435A"/>
    <w:rsid w:val="00A25978"/>
    <w:rsid w:val="00A265CC"/>
    <w:rsid w:val="00A26C37"/>
    <w:rsid w:val="00A26FD3"/>
    <w:rsid w:val="00A27292"/>
    <w:rsid w:val="00A27684"/>
    <w:rsid w:val="00A27932"/>
    <w:rsid w:val="00A27FD8"/>
    <w:rsid w:val="00A3050A"/>
    <w:rsid w:val="00A31DAF"/>
    <w:rsid w:val="00A3218A"/>
    <w:rsid w:val="00A35EED"/>
    <w:rsid w:val="00A37092"/>
    <w:rsid w:val="00A44681"/>
    <w:rsid w:val="00A44E48"/>
    <w:rsid w:val="00A45896"/>
    <w:rsid w:val="00A45B08"/>
    <w:rsid w:val="00A45ECC"/>
    <w:rsid w:val="00A475F8"/>
    <w:rsid w:val="00A47797"/>
    <w:rsid w:val="00A50EE0"/>
    <w:rsid w:val="00A517C8"/>
    <w:rsid w:val="00A51A2B"/>
    <w:rsid w:val="00A52405"/>
    <w:rsid w:val="00A52C8C"/>
    <w:rsid w:val="00A5340F"/>
    <w:rsid w:val="00A53DFD"/>
    <w:rsid w:val="00A549A1"/>
    <w:rsid w:val="00A57035"/>
    <w:rsid w:val="00A5711E"/>
    <w:rsid w:val="00A60F46"/>
    <w:rsid w:val="00A618FD"/>
    <w:rsid w:val="00A61BD7"/>
    <w:rsid w:val="00A6278A"/>
    <w:rsid w:val="00A6431A"/>
    <w:rsid w:val="00A65035"/>
    <w:rsid w:val="00A677E6"/>
    <w:rsid w:val="00A708D5"/>
    <w:rsid w:val="00A71EC8"/>
    <w:rsid w:val="00A72AD5"/>
    <w:rsid w:val="00A73804"/>
    <w:rsid w:val="00A738DC"/>
    <w:rsid w:val="00A73CF8"/>
    <w:rsid w:val="00A759AF"/>
    <w:rsid w:val="00A762B2"/>
    <w:rsid w:val="00A84755"/>
    <w:rsid w:val="00A850B7"/>
    <w:rsid w:val="00A85332"/>
    <w:rsid w:val="00A869B6"/>
    <w:rsid w:val="00A90E75"/>
    <w:rsid w:val="00A91410"/>
    <w:rsid w:val="00A947B4"/>
    <w:rsid w:val="00A96290"/>
    <w:rsid w:val="00A96361"/>
    <w:rsid w:val="00AA211B"/>
    <w:rsid w:val="00AA3B40"/>
    <w:rsid w:val="00AA4EB5"/>
    <w:rsid w:val="00AA7532"/>
    <w:rsid w:val="00AB0050"/>
    <w:rsid w:val="00AB094C"/>
    <w:rsid w:val="00AB1BBB"/>
    <w:rsid w:val="00AB29A4"/>
    <w:rsid w:val="00AB2CA8"/>
    <w:rsid w:val="00AB2DAF"/>
    <w:rsid w:val="00AB4794"/>
    <w:rsid w:val="00AB5D55"/>
    <w:rsid w:val="00AB6A54"/>
    <w:rsid w:val="00AB6A90"/>
    <w:rsid w:val="00AC00BD"/>
    <w:rsid w:val="00AC0A21"/>
    <w:rsid w:val="00AC2E0B"/>
    <w:rsid w:val="00AC3C60"/>
    <w:rsid w:val="00AC40F2"/>
    <w:rsid w:val="00AC4A79"/>
    <w:rsid w:val="00AC576B"/>
    <w:rsid w:val="00AC5BD0"/>
    <w:rsid w:val="00AC78D0"/>
    <w:rsid w:val="00AC78DE"/>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134"/>
    <w:rsid w:val="00AE33B3"/>
    <w:rsid w:val="00AE34E3"/>
    <w:rsid w:val="00AE400B"/>
    <w:rsid w:val="00AE43DE"/>
    <w:rsid w:val="00AE6269"/>
    <w:rsid w:val="00AE762D"/>
    <w:rsid w:val="00AF2ECA"/>
    <w:rsid w:val="00AF583B"/>
    <w:rsid w:val="00AF58CA"/>
    <w:rsid w:val="00AF63CA"/>
    <w:rsid w:val="00AF6DEF"/>
    <w:rsid w:val="00B018F1"/>
    <w:rsid w:val="00B026DE"/>
    <w:rsid w:val="00B03152"/>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31C"/>
    <w:rsid w:val="00B435FB"/>
    <w:rsid w:val="00B43619"/>
    <w:rsid w:val="00B44230"/>
    <w:rsid w:val="00B51E8F"/>
    <w:rsid w:val="00B53A78"/>
    <w:rsid w:val="00B56E47"/>
    <w:rsid w:val="00B60AFD"/>
    <w:rsid w:val="00B61018"/>
    <w:rsid w:val="00B61D12"/>
    <w:rsid w:val="00B6258F"/>
    <w:rsid w:val="00B63F63"/>
    <w:rsid w:val="00B64677"/>
    <w:rsid w:val="00B6572B"/>
    <w:rsid w:val="00B659F6"/>
    <w:rsid w:val="00B66A13"/>
    <w:rsid w:val="00B67445"/>
    <w:rsid w:val="00B715E1"/>
    <w:rsid w:val="00B73373"/>
    <w:rsid w:val="00B7743A"/>
    <w:rsid w:val="00B77D70"/>
    <w:rsid w:val="00B77F3A"/>
    <w:rsid w:val="00B802A7"/>
    <w:rsid w:val="00B83C59"/>
    <w:rsid w:val="00B85F89"/>
    <w:rsid w:val="00B8799F"/>
    <w:rsid w:val="00B91367"/>
    <w:rsid w:val="00B92591"/>
    <w:rsid w:val="00B95398"/>
    <w:rsid w:val="00BA3804"/>
    <w:rsid w:val="00BA4D14"/>
    <w:rsid w:val="00BA5237"/>
    <w:rsid w:val="00BA7111"/>
    <w:rsid w:val="00BA751E"/>
    <w:rsid w:val="00BA7B29"/>
    <w:rsid w:val="00BB0358"/>
    <w:rsid w:val="00BB05F0"/>
    <w:rsid w:val="00BB08FC"/>
    <w:rsid w:val="00BB0939"/>
    <w:rsid w:val="00BB35CC"/>
    <w:rsid w:val="00BB564F"/>
    <w:rsid w:val="00BB58C5"/>
    <w:rsid w:val="00BB66C2"/>
    <w:rsid w:val="00BB6CC4"/>
    <w:rsid w:val="00BB7062"/>
    <w:rsid w:val="00BC0744"/>
    <w:rsid w:val="00BC315F"/>
    <w:rsid w:val="00BC4B70"/>
    <w:rsid w:val="00BC520D"/>
    <w:rsid w:val="00BC69D1"/>
    <w:rsid w:val="00BD0B58"/>
    <w:rsid w:val="00BD1C8B"/>
    <w:rsid w:val="00BD2273"/>
    <w:rsid w:val="00BD2E2A"/>
    <w:rsid w:val="00BD55FD"/>
    <w:rsid w:val="00BD5C4C"/>
    <w:rsid w:val="00BD5D68"/>
    <w:rsid w:val="00BD693B"/>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53A"/>
    <w:rsid w:val="00C11A73"/>
    <w:rsid w:val="00C172FE"/>
    <w:rsid w:val="00C20B3A"/>
    <w:rsid w:val="00C21656"/>
    <w:rsid w:val="00C21AA5"/>
    <w:rsid w:val="00C2493C"/>
    <w:rsid w:val="00C27707"/>
    <w:rsid w:val="00C30EAA"/>
    <w:rsid w:val="00C314C2"/>
    <w:rsid w:val="00C32CEB"/>
    <w:rsid w:val="00C3493D"/>
    <w:rsid w:val="00C360DB"/>
    <w:rsid w:val="00C362F6"/>
    <w:rsid w:val="00C36622"/>
    <w:rsid w:val="00C40442"/>
    <w:rsid w:val="00C43F55"/>
    <w:rsid w:val="00C447B7"/>
    <w:rsid w:val="00C44905"/>
    <w:rsid w:val="00C45AE4"/>
    <w:rsid w:val="00C4627C"/>
    <w:rsid w:val="00C47874"/>
    <w:rsid w:val="00C54526"/>
    <w:rsid w:val="00C54C93"/>
    <w:rsid w:val="00C5511A"/>
    <w:rsid w:val="00C573D5"/>
    <w:rsid w:val="00C57E58"/>
    <w:rsid w:val="00C601A5"/>
    <w:rsid w:val="00C6239D"/>
    <w:rsid w:val="00C64168"/>
    <w:rsid w:val="00C64498"/>
    <w:rsid w:val="00C65A40"/>
    <w:rsid w:val="00C65B55"/>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2892"/>
    <w:rsid w:val="00CB35DE"/>
    <w:rsid w:val="00CB6B1B"/>
    <w:rsid w:val="00CB7C0F"/>
    <w:rsid w:val="00CC0F4D"/>
    <w:rsid w:val="00CC158F"/>
    <w:rsid w:val="00CC34E8"/>
    <w:rsid w:val="00CC390E"/>
    <w:rsid w:val="00CC4195"/>
    <w:rsid w:val="00CC4921"/>
    <w:rsid w:val="00CC69B1"/>
    <w:rsid w:val="00CC69C9"/>
    <w:rsid w:val="00CC6C02"/>
    <w:rsid w:val="00CC7D01"/>
    <w:rsid w:val="00CD02DA"/>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43E8"/>
    <w:rsid w:val="00CF5632"/>
    <w:rsid w:val="00CF5AE0"/>
    <w:rsid w:val="00D00933"/>
    <w:rsid w:val="00D02C92"/>
    <w:rsid w:val="00D032B8"/>
    <w:rsid w:val="00D03800"/>
    <w:rsid w:val="00D03A1D"/>
    <w:rsid w:val="00D04BE1"/>
    <w:rsid w:val="00D04E57"/>
    <w:rsid w:val="00D05282"/>
    <w:rsid w:val="00D0698A"/>
    <w:rsid w:val="00D07851"/>
    <w:rsid w:val="00D10B72"/>
    <w:rsid w:val="00D11568"/>
    <w:rsid w:val="00D12B18"/>
    <w:rsid w:val="00D15B7E"/>
    <w:rsid w:val="00D168E4"/>
    <w:rsid w:val="00D16DFC"/>
    <w:rsid w:val="00D22459"/>
    <w:rsid w:val="00D23A14"/>
    <w:rsid w:val="00D24399"/>
    <w:rsid w:val="00D24B01"/>
    <w:rsid w:val="00D25EA7"/>
    <w:rsid w:val="00D27227"/>
    <w:rsid w:val="00D27585"/>
    <w:rsid w:val="00D27F65"/>
    <w:rsid w:val="00D31741"/>
    <w:rsid w:val="00D33C21"/>
    <w:rsid w:val="00D36BD6"/>
    <w:rsid w:val="00D37D30"/>
    <w:rsid w:val="00D40690"/>
    <w:rsid w:val="00D408E1"/>
    <w:rsid w:val="00D41CE4"/>
    <w:rsid w:val="00D43B50"/>
    <w:rsid w:val="00D468C7"/>
    <w:rsid w:val="00D51FDB"/>
    <w:rsid w:val="00D54CFB"/>
    <w:rsid w:val="00D562F0"/>
    <w:rsid w:val="00D60889"/>
    <w:rsid w:val="00D61528"/>
    <w:rsid w:val="00D627C6"/>
    <w:rsid w:val="00D6378D"/>
    <w:rsid w:val="00D639FE"/>
    <w:rsid w:val="00D644ED"/>
    <w:rsid w:val="00D64C1E"/>
    <w:rsid w:val="00D650E1"/>
    <w:rsid w:val="00D65B51"/>
    <w:rsid w:val="00D679DA"/>
    <w:rsid w:val="00D741FB"/>
    <w:rsid w:val="00D755B7"/>
    <w:rsid w:val="00D82AB1"/>
    <w:rsid w:val="00D854D8"/>
    <w:rsid w:val="00D86B08"/>
    <w:rsid w:val="00D87F1E"/>
    <w:rsid w:val="00D9047E"/>
    <w:rsid w:val="00D90ABD"/>
    <w:rsid w:val="00D91A6D"/>
    <w:rsid w:val="00D92DB6"/>
    <w:rsid w:val="00D9345E"/>
    <w:rsid w:val="00D93D19"/>
    <w:rsid w:val="00D955C8"/>
    <w:rsid w:val="00D95618"/>
    <w:rsid w:val="00D97E4F"/>
    <w:rsid w:val="00DA0640"/>
    <w:rsid w:val="00DA0CDE"/>
    <w:rsid w:val="00DA1701"/>
    <w:rsid w:val="00DA24AF"/>
    <w:rsid w:val="00DA3451"/>
    <w:rsid w:val="00DA6271"/>
    <w:rsid w:val="00DA72FF"/>
    <w:rsid w:val="00DB0AB4"/>
    <w:rsid w:val="00DB21D1"/>
    <w:rsid w:val="00DB3377"/>
    <w:rsid w:val="00DB6333"/>
    <w:rsid w:val="00DB7396"/>
    <w:rsid w:val="00DC07E5"/>
    <w:rsid w:val="00DC14C2"/>
    <w:rsid w:val="00DC185F"/>
    <w:rsid w:val="00DC1AA7"/>
    <w:rsid w:val="00DC2AF3"/>
    <w:rsid w:val="00DC62ED"/>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6D9B"/>
    <w:rsid w:val="00DE73D5"/>
    <w:rsid w:val="00DF091E"/>
    <w:rsid w:val="00DF1666"/>
    <w:rsid w:val="00DF1D19"/>
    <w:rsid w:val="00DF1FD8"/>
    <w:rsid w:val="00DF354F"/>
    <w:rsid w:val="00DF3B98"/>
    <w:rsid w:val="00DF464C"/>
    <w:rsid w:val="00DF6654"/>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153E"/>
    <w:rsid w:val="00E21BD9"/>
    <w:rsid w:val="00E21C4F"/>
    <w:rsid w:val="00E23DAB"/>
    <w:rsid w:val="00E2521C"/>
    <w:rsid w:val="00E315F0"/>
    <w:rsid w:val="00E3205D"/>
    <w:rsid w:val="00E323A0"/>
    <w:rsid w:val="00E34E8D"/>
    <w:rsid w:val="00E3742C"/>
    <w:rsid w:val="00E412E0"/>
    <w:rsid w:val="00E4197A"/>
    <w:rsid w:val="00E42509"/>
    <w:rsid w:val="00E42724"/>
    <w:rsid w:val="00E430F8"/>
    <w:rsid w:val="00E4338F"/>
    <w:rsid w:val="00E446FE"/>
    <w:rsid w:val="00E44B8E"/>
    <w:rsid w:val="00E45069"/>
    <w:rsid w:val="00E45980"/>
    <w:rsid w:val="00E46322"/>
    <w:rsid w:val="00E47469"/>
    <w:rsid w:val="00E505CE"/>
    <w:rsid w:val="00E51124"/>
    <w:rsid w:val="00E516CD"/>
    <w:rsid w:val="00E51B85"/>
    <w:rsid w:val="00E5228A"/>
    <w:rsid w:val="00E523FA"/>
    <w:rsid w:val="00E53EA1"/>
    <w:rsid w:val="00E548CC"/>
    <w:rsid w:val="00E5721A"/>
    <w:rsid w:val="00E57B83"/>
    <w:rsid w:val="00E60846"/>
    <w:rsid w:val="00E626E4"/>
    <w:rsid w:val="00E64A71"/>
    <w:rsid w:val="00E661C0"/>
    <w:rsid w:val="00E66A5D"/>
    <w:rsid w:val="00E70299"/>
    <w:rsid w:val="00E721F3"/>
    <w:rsid w:val="00E7293F"/>
    <w:rsid w:val="00E74255"/>
    <w:rsid w:val="00E744ED"/>
    <w:rsid w:val="00E757F0"/>
    <w:rsid w:val="00E818D5"/>
    <w:rsid w:val="00E83C08"/>
    <w:rsid w:val="00E85B7D"/>
    <w:rsid w:val="00E85D49"/>
    <w:rsid w:val="00E85D5E"/>
    <w:rsid w:val="00E86790"/>
    <w:rsid w:val="00E920C0"/>
    <w:rsid w:val="00E93B77"/>
    <w:rsid w:val="00E94E0B"/>
    <w:rsid w:val="00E95423"/>
    <w:rsid w:val="00E9627E"/>
    <w:rsid w:val="00E96B8F"/>
    <w:rsid w:val="00E96CB7"/>
    <w:rsid w:val="00E972C4"/>
    <w:rsid w:val="00EA19CC"/>
    <w:rsid w:val="00EA3C9E"/>
    <w:rsid w:val="00EA4C4F"/>
    <w:rsid w:val="00EA5F84"/>
    <w:rsid w:val="00EA6A78"/>
    <w:rsid w:val="00EB1B29"/>
    <w:rsid w:val="00EB1C1F"/>
    <w:rsid w:val="00EB28BB"/>
    <w:rsid w:val="00EB29C9"/>
    <w:rsid w:val="00EB36E0"/>
    <w:rsid w:val="00EB39CE"/>
    <w:rsid w:val="00EB455A"/>
    <w:rsid w:val="00EB51A4"/>
    <w:rsid w:val="00EB5827"/>
    <w:rsid w:val="00EB7298"/>
    <w:rsid w:val="00EC0619"/>
    <w:rsid w:val="00EC33B8"/>
    <w:rsid w:val="00EC6662"/>
    <w:rsid w:val="00EC71EC"/>
    <w:rsid w:val="00EC768A"/>
    <w:rsid w:val="00ED0267"/>
    <w:rsid w:val="00ED2135"/>
    <w:rsid w:val="00ED3234"/>
    <w:rsid w:val="00ED44E4"/>
    <w:rsid w:val="00ED5973"/>
    <w:rsid w:val="00ED6DE1"/>
    <w:rsid w:val="00ED79DC"/>
    <w:rsid w:val="00EE0598"/>
    <w:rsid w:val="00EE0A34"/>
    <w:rsid w:val="00EE0EAB"/>
    <w:rsid w:val="00EE4C15"/>
    <w:rsid w:val="00EE4EF5"/>
    <w:rsid w:val="00EF4290"/>
    <w:rsid w:val="00EF4998"/>
    <w:rsid w:val="00EF5F20"/>
    <w:rsid w:val="00EF682A"/>
    <w:rsid w:val="00EF6BFC"/>
    <w:rsid w:val="00EF7CFF"/>
    <w:rsid w:val="00F0010D"/>
    <w:rsid w:val="00F01A4E"/>
    <w:rsid w:val="00F046FC"/>
    <w:rsid w:val="00F04A00"/>
    <w:rsid w:val="00F06B7F"/>
    <w:rsid w:val="00F06C9D"/>
    <w:rsid w:val="00F14872"/>
    <w:rsid w:val="00F16253"/>
    <w:rsid w:val="00F16AE7"/>
    <w:rsid w:val="00F178E0"/>
    <w:rsid w:val="00F2015B"/>
    <w:rsid w:val="00F223B1"/>
    <w:rsid w:val="00F23251"/>
    <w:rsid w:val="00F245B7"/>
    <w:rsid w:val="00F254A7"/>
    <w:rsid w:val="00F26711"/>
    <w:rsid w:val="00F2748A"/>
    <w:rsid w:val="00F30546"/>
    <w:rsid w:val="00F316E9"/>
    <w:rsid w:val="00F3228A"/>
    <w:rsid w:val="00F32C24"/>
    <w:rsid w:val="00F34158"/>
    <w:rsid w:val="00F34690"/>
    <w:rsid w:val="00F37EE2"/>
    <w:rsid w:val="00F40907"/>
    <w:rsid w:val="00F44F2C"/>
    <w:rsid w:val="00F455C9"/>
    <w:rsid w:val="00F465F2"/>
    <w:rsid w:val="00F47678"/>
    <w:rsid w:val="00F47C1A"/>
    <w:rsid w:val="00F522A4"/>
    <w:rsid w:val="00F554D6"/>
    <w:rsid w:val="00F55F0B"/>
    <w:rsid w:val="00F5698A"/>
    <w:rsid w:val="00F61169"/>
    <w:rsid w:val="00F61695"/>
    <w:rsid w:val="00F61FC2"/>
    <w:rsid w:val="00F6262E"/>
    <w:rsid w:val="00F6475A"/>
    <w:rsid w:val="00F650E4"/>
    <w:rsid w:val="00F652BD"/>
    <w:rsid w:val="00F67F99"/>
    <w:rsid w:val="00F70079"/>
    <w:rsid w:val="00F72B06"/>
    <w:rsid w:val="00F73470"/>
    <w:rsid w:val="00F7374B"/>
    <w:rsid w:val="00F74FBF"/>
    <w:rsid w:val="00F762A7"/>
    <w:rsid w:val="00F805EA"/>
    <w:rsid w:val="00F80828"/>
    <w:rsid w:val="00F823AC"/>
    <w:rsid w:val="00F85359"/>
    <w:rsid w:val="00F85514"/>
    <w:rsid w:val="00F8575D"/>
    <w:rsid w:val="00F86198"/>
    <w:rsid w:val="00F86C77"/>
    <w:rsid w:val="00F9044B"/>
    <w:rsid w:val="00F915DD"/>
    <w:rsid w:val="00F935C3"/>
    <w:rsid w:val="00F93727"/>
    <w:rsid w:val="00F94039"/>
    <w:rsid w:val="00F94903"/>
    <w:rsid w:val="00F952B5"/>
    <w:rsid w:val="00F954EA"/>
    <w:rsid w:val="00FA01FC"/>
    <w:rsid w:val="00FA0DC0"/>
    <w:rsid w:val="00FA14B0"/>
    <w:rsid w:val="00FA2201"/>
    <w:rsid w:val="00FA3ECA"/>
    <w:rsid w:val="00FA4C79"/>
    <w:rsid w:val="00FA598E"/>
    <w:rsid w:val="00FA663B"/>
    <w:rsid w:val="00FA6C75"/>
    <w:rsid w:val="00FA7116"/>
    <w:rsid w:val="00FB02A7"/>
    <w:rsid w:val="00FB0D49"/>
    <w:rsid w:val="00FB3D68"/>
    <w:rsid w:val="00FB4212"/>
    <w:rsid w:val="00FB4FEF"/>
    <w:rsid w:val="00FB5A78"/>
    <w:rsid w:val="00FB6721"/>
    <w:rsid w:val="00FB6FD4"/>
    <w:rsid w:val="00FB7128"/>
    <w:rsid w:val="00FC097E"/>
    <w:rsid w:val="00FC1126"/>
    <w:rsid w:val="00FC1973"/>
    <w:rsid w:val="00FC29D4"/>
    <w:rsid w:val="00FC3DAC"/>
    <w:rsid w:val="00FC44AA"/>
    <w:rsid w:val="00FC5341"/>
    <w:rsid w:val="00FD06BF"/>
    <w:rsid w:val="00FD19B7"/>
    <w:rsid w:val="00FD2E69"/>
    <w:rsid w:val="00FD33AF"/>
    <w:rsid w:val="00FD5AE7"/>
    <w:rsid w:val="00FD5EA6"/>
    <w:rsid w:val="00FD723D"/>
    <w:rsid w:val="00FD73DF"/>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282</TotalTime>
  <Pages>22</Pages>
  <Words>21024</Words>
  <Characters>121310</Characters>
  <Application>Microsoft Office Word</Application>
  <DocSecurity>0</DocSecurity>
  <Lines>1838</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85</cp:revision>
  <dcterms:created xsi:type="dcterms:W3CDTF">2021-09-30T03:46:00Z</dcterms:created>
  <dcterms:modified xsi:type="dcterms:W3CDTF">2021-10-06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FBE2D8A8949C0478A9D0FA31547AC18</vt:lpwstr>
  </property>
</Properties>
</file>